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0E8E" w:rsidRDefault="00900E8E" w:rsidP="00900E8E">
      <w:pPr>
        <w:pStyle w:val="Ttulo"/>
      </w:pPr>
      <w:r>
        <w:t>Resumen</w:t>
      </w:r>
    </w:p>
    <w:p w:rsidR="006B4F6F" w:rsidRDefault="00D4217F" w:rsidP="00057FFD">
      <w:pPr>
        <w:pStyle w:val="Ttulo3"/>
        <w:spacing w:before="0"/>
        <w:rPr>
          <w:rFonts w:asciiTheme="minorHAnsi" w:hAnsiTheme="minorHAnsi" w:cstheme="minorHAnsi"/>
          <w:b w:val="0"/>
          <w:color w:val="auto"/>
        </w:rPr>
      </w:pPr>
      <w:r w:rsidRPr="00852CA4">
        <w:rPr>
          <w:color w:val="21272D" w:themeColor="accent5" w:themeShade="80"/>
        </w:rPr>
        <w:t>Introducción:</w:t>
      </w:r>
      <w:r w:rsidR="00852CA4">
        <w:rPr>
          <w:color w:val="1D103E"/>
        </w:rPr>
        <w:t xml:space="preserve"> </w:t>
      </w:r>
      <w:r w:rsidR="00852CA4" w:rsidRPr="00852CA4">
        <w:rPr>
          <w:rFonts w:asciiTheme="minorHAnsi" w:hAnsiTheme="minorHAnsi" w:cstheme="minorHAnsi"/>
          <w:b w:val="0"/>
          <w:color w:val="auto"/>
        </w:rPr>
        <w:t xml:space="preserve">El </w:t>
      </w:r>
      <w:r w:rsidR="00852CA4">
        <w:rPr>
          <w:rFonts w:asciiTheme="minorHAnsi" w:hAnsiTheme="minorHAnsi" w:cstheme="minorHAnsi"/>
          <w:b w:val="0"/>
          <w:color w:val="auto"/>
        </w:rPr>
        <w:t xml:space="preserve">desarrollo de las técnicas de diagnóstico por imagen y </w:t>
      </w:r>
      <w:r w:rsidR="000B5A23">
        <w:rPr>
          <w:rFonts w:asciiTheme="minorHAnsi" w:hAnsiTheme="minorHAnsi" w:cstheme="minorHAnsi"/>
          <w:b w:val="0"/>
          <w:color w:val="auto"/>
        </w:rPr>
        <w:t xml:space="preserve">la tendencia a aumentar su uso han conllevado el descubrimiento de una mayor prevalencia de aneurismas intracraneales incidentales. </w:t>
      </w:r>
      <w:r w:rsidR="001016FD">
        <w:rPr>
          <w:rFonts w:asciiTheme="minorHAnsi" w:hAnsiTheme="minorHAnsi" w:cstheme="minorHAnsi"/>
          <w:b w:val="0"/>
          <w:color w:val="auto"/>
        </w:rPr>
        <w:t xml:space="preserve">La evolución natural de un aneurisma es su </w:t>
      </w:r>
      <w:r w:rsidR="00852CA4" w:rsidRPr="00852CA4">
        <w:rPr>
          <w:rFonts w:asciiTheme="minorHAnsi" w:hAnsiTheme="minorHAnsi" w:cstheme="minorHAnsi"/>
          <w:b w:val="0"/>
          <w:color w:val="auto"/>
        </w:rPr>
        <w:t xml:space="preserve"> ruptura</w:t>
      </w:r>
      <w:r w:rsidR="001016FD">
        <w:rPr>
          <w:rFonts w:asciiTheme="minorHAnsi" w:hAnsiTheme="minorHAnsi" w:cstheme="minorHAnsi"/>
          <w:b w:val="0"/>
          <w:color w:val="auto"/>
        </w:rPr>
        <w:t>, con un riesgo de 1-2%</w:t>
      </w:r>
      <w:r w:rsidR="00454297">
        <w:rPr>
          <w:rFonts w:asciiTheme="minorHAnsi" w:hAnsiTheme="minorHAnsi" w:cstheme="minorHAnsi"/>
          <w:b w:val="0"/>
          <w:color w:val="auto"/>
        </w:rPr>
        <w:t>/</w:t>
      </w:r>
      <w:r w:rsidR="001016FD">
        <w:rPr>
          <w:rFonts w:asciiTheme="minorHAnsi" w:hAnsiTheme="minorHAnsi" w:cstheme="minorHAnsi"/>
          <w:b w:val="0"/>
          <w:color w:val="auto"/>
        </w:rPr>
        <w:t>año.</w:t>
      </w:r>
      <w:r w:rsidR="001016FD" w:rsidRPr="001016FD">
        <w:rPr>
          <w:rFonts w:asciiTheme="minorHAnsi" w:hAnsiTheme="minorHAnsi" w:cstheme="minorHAnsi"/>
          <w:b w:val="0"/>
          <w:color w:val="auto"/>
        </w:rPr>
        <w:t xml:space="preserve"> </w:t>
      </w:r>
      <w:r w:rsidR="001016FD">
        <w:rPr>
          <w:rFonts w:asciiTheme="minorHAnsi" w:hAnsiTheme="minorHAnsi" w:cstheme="minorHAnsi"/>
          <w:b w:val="0"/>
          <w:color w:val="auto"/>
        </w:rPr>
        <w:t>L</w:t>
      </w:r>
      <w:r w:rsidR="001016FD">
        <w:rPr>
          <w:rFonts w:asciiTheme="minorHAnsi" w:hAnsiTheme="minorHAnsi" w:cstheme="minorHAnsi"/>
          <w:b w:val="0"/>
          <w:color w:val="auto"/>
        </w:rPr>
        <w:t xml:space="preserve">as consecuencias de la </w:t>
      </w:r>
      <w:r w:rsidR="00454297">
        <w:rPr>
          <w:rFonts w:asciiTheme="minorHAnsi" w:hAnsiTheme="minorHAnsi" w:cstheme="minorHAnsi"/>
          <w:b w:val="0"/>
          <w:color w:val="auto"/>
        </w:rPr>
        <w:t>hemorragia subaracnoidea</w:t>
      </w:r>
      <w:r w:rsidR="001016FD">
        <w:rPr>
          <w:rFonts w:asciiTheme="minorHAnsi" w:hAnsiTheme="minorHAnsi" w:cstheme="minorHAnsi"/>
          <w:b w:val="0"/>
          <w:color w:val="auto"/>
        </w:rPr>
        <w:t xml:space="preserve"> pueden ser fatales, con un 50% de mortalidad global. </w:t>
      </w:r>
      <w:r w:rsidR="001016FD">
        <w:rPr>
          <w:rFonts w:asciiTheme="minorHAnsi" w:hAnsiTheme="minorHAnsi" w:cstheme="minorHAnsi"/>
          <w:b w:val="0"/>
          <w:color w:val="auto"/>
        </w:rPr>
        <w:t>Sobre el riesgo de ruptura influyen múltiples factores tanto dependientes del aneurism</w:t>
      </w:r>
      <w:r w:rsidR="00454297">
        <w:rPr>
          <w:rFonts w:asciiTheme="minorHAnsi" w:hAnsiTheme="minorHAnsi" w:cstheme="minorHAnsi"/>
          <w:b w:val="0"/>
          <w:color w:val="auto"/>
        </w:rPr>
        <w:t>a como del paciente, siendo la historia natural del aneurisma</w:t>
      </w:r>
      <w:r w:rsidR="001016FD">
        <w:rPr>
          <w:rFonts w:asciiTheme="minorHAnsi" w:hAnsiTheme="minorHAnsi" w:cstheme="minorHAnsi"/>
          <w:b w:val="0"/>
          <w:color w:val="auto"/>
        </w:rPr>
        <w:t xml:space="preserve"> </w:t>
      </w:r>
      <w:r w:rsidR="00454297">
        <w:rPr>
          <w:rFonts w:asciiTheme="minorHAnsi" w:hAnsiTheme="minorHAnsi" w:cstheme="minorHAnsi"/>
          <w:b w:val="0"/>
          <w:color w:val="auto"/>
        </w:rPr>
        <w:t>un tema controvertido. Aún no hay consenso sobre el manejo de esta patología. Para el tratamiento de los aneurismas existen dos alternativas, el clipaje quirúrgico, muy eficaz pero mayor tasa de complicaciones y el tratamiento endovascular con porcentaje de oclusión menor pero más seguro.</w:t>
      </w:r>
    </w:p>
    <w:p w:rsidR="006B4F6F" w:rsidRPr="00057FFD" w:rsidRDefault="00454297" w:rsidP="00057FFD">
      <w:pPr>
        <w:pStyle w:val="Ttulo3"/>
        <w:spacing w:before="0"/>
        <w:rPr>
          <w:rFonts w:asciiTheme="minorHAnsi" w:hAnsiTheme="minorHAnsi" w:cstheme="minorHAnsi"/>
          <w:b w:val="0"/>
          <w:color w:val="21272D" w:themeColor="accent5" w:themeShade="80"/>
        </w:rPr>
      </w:pPr>
      <w:r w:rsidRPr="00454297">
        <w:rPr>
          <w:color w:val="21272D" w:themeColor="accent5" w:themeShade="80"/>
        </w:rPr>
        <w:t xml:space="preserve">Objetivos: </w:t>
      </w:r>
      <w:r w:rsidR="00057FFD" w:rsidRPr="00057FFD">
        <w:rPr>
          <w:rFonts w:asciiTheme="minorHAnsi" w:hAnsiTheme="minorHAnsi" w:cstheme="minorHAnsi"/>
          <w:b w:val="0"/>
          <w:color w:val="auto"/>
        </w:rPr>
        <w:t>Analizar las características de los aneurismas de la muestra, las complicaciones del tratamiento</w:t>
      </w:r>
      <w:r w:rsidR="00057FFD">
        <w:rPr>
          <w:rFonts w:asciiTheme="minorHAnsi" w:hAnsiTheme="minorHAnsi" w:cstheme="minorHAnsi"/>
          <w:b w:val="0"/>
          <w:color w:val="auto"/>
        </w:rPr>
        <w:t xml:space="preserve"> y la seguridad del mismo.</w:t>
      </w:r>
    </w:p>
    <w:p w:rsidR="00057FFD" w:rsidRDefault="00057FFD" w:rsidP="000F28C1">
      <w:r>
        <w:rPr>
          <w:rFonts w:asciiTheme="majorHAnsi" w:hAnsiTheme="majorHAnsi" w:cstheme="minorHAnsi"/>
          <w:b/>
          <w:color w:val="21272D" w:themeColor="accent5" w:themeShade="80"/>
        </w:rPr>
        <w:t xml:space="preserve">Material y métodos: </w:t>
      </w:r>
      <w:r>
        <w:rPr>
          <w:rFonts w:cstheme="minorHAnsi"/>
        </w:rPr>
        <w:t xml:space="preserve">Se realizó un estudio descriptivo sobre 30 casos de aneurismas incidentales intracraneales no rotos tratados mediante tratamiento endovascular en el HUCA. Los datos se obtuvieron de las historias clínicas de los pacientes mediante el programa informático </w:t>
      </w:r>
      <w:r>
        <w:rPr>
          <w:rFonts w:cstheme="minorHAnsi"/>
          <w:i/>
        </w:rPr>
        <w:t xml:space="preserve">Cerner </w:t>
      </w:r>
      <w:proofErr w:type="spellStart"/>
      <w:r>
        <w:rPr>
          <w:rFonts w:cstheme="minorHAnsi"/>
          <w:i/>
        </w:rPr>
        <w:t>M</w:t>
      </w:r>
      <w:r w:rsidRPr="00057FFD">
        <w:rPr>
          <w:rFonts w:cstheme="minorHAnsi"/>
          <w:i/>
        </w:rPr>
        <w:t>illenium</w:t>
      </w:r>
      <w:proofErr w:type="spellEnd"/>
      <w:r>
        <w:rPr>
          <w:rFonts w:cstheme="minorHAnsi"/>
        </w:rPr>
        <w:t xml:space="preserve"> y  los análisis estadísticos fueron realizados con </w:t>
      </w:r>
      <w:r>
        <w:rPr>
          <w:i/>
        </w:rPr>
        <w:t>IBM-SPSS 23.0.</w:t>
      </w:r>
    </w:p>
    <w:p w:rsidR="00057FFD" w:rsidRDefault="00057FFD" w:rsidP="00057FFD">
      <w:pPr>
        <w:rPr>
          <w:rFonts w:cstheme="minorHAnsi"/>
        </w:rPr>
      </w:pPr>
      <w:r>
        <w:rPr>
          <w:rFonts w:asciiTheme="majorHAnsi" w:hAnsiTheme="majorHAnsi"/>
          <w:b/>
          <w:color w:val="21272D" w:themeColor="accent5" w:themeShade="80"/>
        </w:rPr>
        <w:t>Resultados:</w:t>
      </w:r>
      <w:r w:rsidR="000F28C1">
        <w:rPr>
          <w:rFonts w:asciiTheme="majorHAnsi" w:hAnsiTheme="majorHAnsi"/>
          <w:b/>
          <w:color w:val="21272D" w:themeColor="accent5" w:themeShade="80"/>
        </w:rPr>
        <w:t xml:space="preserve"> </w:t>
      </w:r>
      <w:r w:rsidR="00DE5CB5">
        <w:rPr>
          <w:rFonts w:cstheme="minorHAnsi"/>
        </w:rPr>
        <w:t xml:space="preserve">Había un 70% de mujeres, siendo la edad media al diagnóstico 60.13 años. Hubo un 40% de complicaciones menores, ningún exitus ni secuela permanente. </w:t>
      </w:r>
      <w:r w:rsidR="00262DF8">
        <w:rPr>
          <w:rFonts w:cstheme="minorHAnsi"/>
        </w:rPr>
        <w:t xml:space="preserve">No se encontró relación entre complicaciones y ninguna otra variable. </w:t>
      </w:r>
    </w:p>
    <w:p w:rsidR="00262DF8" w:rsidRDefault="00262DF8" w:rsidP="007B2750">
      <w:r>
        <w:rPr>
          <w:rFonts w:asciiTheme="majorHAnsi" w:hAnsiTheme="majorHAnsi" w:cstheme="minorHAnsi"/>
          <w:b/>
          <w:color w:val="21272D" w:themeColor="accent5" w:themeShade="80"/>
        </w:rPr>
        <w:t xml:space="preserve">Conclusiones: </w:t>
      </w:r>
      <w:r>
        <w:rPr>
          <w:rFonts w:cstheme="minorHAnsi"/>
        </w:rPr>
        <w:t>El tratamiento endovascular es una alternativa segura para el tratamiento de aneurismas incidentales. Existen múltiples factores que influyen en la evolución del aneurisma, a los cuales se debe prestar atención de cara a decidir el tratamiento del paciente. Aún la historia natural de aneurisma es desconocida, es necesaria la realización de un estudio prospectivo aleatorizado para descubrir cuáles son los factores determinante</w:t>
      </w:r>
      <w:r w:rsidR="007B2750">
        <w:rPr>
          <w:rFonts w:cstheme="minorHAnsi"/>
        </w:rPr>
        <w:t>s que indican cuándo y cómo tratar los aneurismas. De esta manera el paciente asumiría</w:t>
      </w:r>
      <w:bookmarkStart w:id="0" w:name="_GoBack"/>
      <w:bookmarkEnd w:id="0"/>
      <w:r w:rsidR="007B2750">
        <w:rPr>
          <w:rFonts w:cstheme="minorHAnsi"/>
        </w:rPr>
        <w:t xml:space="preserve"> el menor riesgo posible.</w:t>
      </w:r>
    </w:p>
    <w:p w:rsidR="00262DF8" w:rsidRPr="00262DF8" w:rsidRDefault="00262DF8" w:rsidP="00057FFD">
      <w:pPr>
        <w:rPr>
          <w:rFonts w:cstheme="minorHAnsi"/>
        </w:rPr>
      </w:pPr>
    </w:p>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F632EC" w:rsidRPr="006B4F6F" w:rsidRDefault="00F632EC" w:rsidP="006B4F6F">
      <w:pPr>
        <w:tabs>
          <w:tab w:val="left" w:pos="1080"/>
        </w:tabs>
        <w:sectPr w:rsidR="00F632EC" w:rsidRPr="006B4F6F" w:rsidSect="0090528B">
          <w:headerReference w:type="even" r:id="rId9"/>
          <w:footerReference w:type="even" r:id="rId10"/>
          <w:footerReference w:type="default" r:id="rId11"/>
          <w:headerReference w:type="first" r:id="rId12"/>
          <w:footerReference w:type="first" r:id="rId13"/>
          <w:type w:val="oddPage"/>
          <w:pgSz w:w="11906" w:h="16838" w:code="9"/>
          <w:pgMar w:top="1134" w:right="1134" w:bottom="1134" w:left="1134" w:header="567" w:footer="567" w:gutter="1134"/>
          <w:cols w:space="708"/>
          <w:titlePg/>
          <w:docGrid w:linePitch="360"/>
        </w:sectPr>
      </w:pPr>
    </w:p>
    <w:p w:rsidR="007E5172" w:rsidRDefault="007E5172" w:rsidP="007E5172">
      <w:pPr>
        <w:pStyle w:val="Ttulo"/>
      </w:pPr>
      <w:r>
        <w:lastRenderedPageBreak/>
        <w:t>Palabras clave</w:t>
      </w:r>
    </w:p>
    <w:p w:rsidR="00FE78C1" w:rsidRDefault="00FE78C1" w:rsidP="00AE1648">
      <w:pPr>
        <w:pStyle w:val="Prrafodelista"/>
        <w:numPr>
          <w:ilvl w:val="0"/>
          <w:numId w:val="4"/>
        </w:numPr>
        <w:jc w:val="left"/>
      </w:pPr>
      <w:proofErr w:type="spellStart"/>
      <w:r>
        <w:t>ACoP</w:t>
      </w:r>
      <w:proofErr w:type="spellEnd"/>
      <w:r>
        <w:t>: Arteria Comunicante Posterior</w:t>
      </w:r>
    </w:p>
    <w:p w:rsidR="007E1D23" w:rsidRDefault="007E1D23" w:rsidP="00AE1648">
      <w:pPr>
        <w:pStyle w:val="Prrafodelista"/>
        <w:numPr>
          <w:ilvl w:val="0"/>
          <w:numId w:val="4"/>
        </w:numPr>
        <w:jc w:val="left"/>
      </w:pPr>
      <w:r>
        <w:t>ACM: Arteria Cerebral Media</w:t>
      </w:r>
    </w:p>
    <w:p w:rsidR="00AE1648" w:rsidRDefault="007E5172" w:rsidP="00AE1648">
      <w:pPr>
        <w:pStyle w:val="Prrafodelista"/>
        <w:numPr>
          <w:ilvl w:val="0"/>
          <w:numId w:val="4"/>
        </w:numPr>
        <w:jc w:val="left"/>
      </w:pPr>
      <w:r>
        <w:t>HSA: Hemorragia Subaracnoidea</w:t>
      </w:r>
    </w:p>
    <w:p w:rsidR="00AE1648" w:rsidRDefault="007E5172" w:rsidP="00AE1648">
      <w:pPr>
        <w:pStyle w:val="Prrafodelista"/>
        <w:numPr>
          <w:ilvl w:val="0"/>
          <w:numId w:val="4"/>
        </w:numPr>
        <w:jc w:val="left"/>
      </w:pPr>
      <w:r>
        <w:t>ACI: Arteria Carótida Interna</w:t>
      </w:r>
    </w:p>
    <w:p w:rsidR="000D6641" w:rsidRDefault="000D6641" w:rsidP="00AE1648">
      <w:pPr>
        <w:pStyle w:val="Prrafodelista"/>
        <w:numPr>
          <w:ilvl w:val="0"/>
          <w:numId w:val="4"/>
        </w:numPr>
        <w:jc w:val="left"/>
      </w:pPr>
      <w:r>
        <w:t xml:space="preserve">NIS: </w:t>
      </w:r>
      <w:proofErr w:type="spellStart"/>
      <w:r w:rsidRPr="000D6641">
        <w:t>Nation</w:t>
      </w:r>
      <w:r w:rsidR="004625BB">
        <w:t>al</w:t>
      </w:r>
      <w:proofErr w:type="spellEnd"/>
      <w:r w:rsidRPr="000D6641">
        <w:t xml:space="preserve"> </w:t>
      </w:r>
      <w:proofErr w:type="spellStart"/>
      <w:r w:rsidRPr="000D6641">
        <w:t>Inpatient</w:t>
      </w:r>
      <w:proofErr w:type="spellEnd"/>
      <w:r w:rsidRPr="000D6641">
        <w:t xml:space="preserve"> </w:t>
      </w:r>
      <w:proofErr w:type="spellStart"/>
      <w:r w:rsidRPr="000D6641">
        <w:t>Sample</w:t>
      </w:r>
      <w:proofErr w:type="spellEnd"/>
    </w:p>
    <w:p w:rsidR="00AE1648" w:rsidRDefault="008428FC" w:rsidP="00AE1648">
      <w:pPr>
        <w:pStyle w:val="Prrafodelista"/>
        <w:numPr>
          <w:ilvl w:val="0"/>
          <w:numId w:val="4"/>
        </w:numPr>
        <w:jc w:val="left"/>
      </w:pPr>
      <w:r>
        <w:t>TC: Tomografía Computarizada</w:t>
      </w:r>
    </w:p>
    <w:p w:rsidR="00852CA4" w:rsidRDefault="00852CA4" w:rsidP="00AE1648">
      <w:pPr>
        <w:pStyle w:val="Prrafodelista"/>
        <w:numPr>
          <w:ilvl w:val="0"/>
          <w:numId w:val="4"/>
        </w:numPr>
        <w:jc w:val="left"/>
      </w:pPr>
      <w:r>
        <w:t>HUCA: Hospital Universitario Central de Asturias</w:t>
      </w:r>
    </w:p>
    <w:p w:rsidR="00AE1648" w:rsidRDefault="008428FC" w:rsidP="00AE1648">
      <w:pPr>
        <w:pStyle w:val="Prrafodelista"/>
        <w:numPr>
          <w:ilvl w:val="0"/>
          <w:numId w:val="4"/>
        </w:numPr>
        <w:jc w:val="left"/>
      </w:pPr>
      <w:r>
        <w:t>AAS: Ácido Acetilsalic</w:t>
      </w:r>
      <w:r w:rsidR="004A4BEC">
        <w:t>ílico</w:t>
      </w:r>
    </w:p>
    <w:p w:rsidR="00AE1648" w:rsidRDefault="004A4BEC" w:rsidP="00AE1648">
      <w:pPr>
        <w:pStyle w:val="Prrafodelista"/>
        <w:numPr>
          <w:ilvl w:val="0"/>
          <w:numId w:val="4"/>
        </w:numPr>
        <w:jc w:val="left"/>
      </w:pPr>
      <w:r>
        <w:t>DM: Diabetes Mellitus</w:t>
      </w:r>
    </w:p>
    <w:p w:rsidR="004A4BEC" w:rsidRDefault="004A4BEC" w:rsidP="00AE1648">
      <w:pPr>
        <w:pStyle w:val="Prrafodelista"/>
        <w:numPr>
          <w:ilvl w:val="0"/>
          <w:numId w:val="4"/>
        </w:numPr>
        <w:jc w:val="left"/>
      </w:pPr>
      <w:r>
        <w:t>HPBM</w:t>
      </w:r>
      <w:r w:rsidR="00AE1648">
        <w:t>: Heparina</w:t>
      </w:r>
      <w:r>
        <w:t xml:space="preserve"> de Bajo Peso Molecular</w:t>
      </w:r>
    </w:p>
    <w:p w:rsidR="00F632EC" w:rsidRDefault="00F632EC" w:rsidP="00AE1648">
      <w:pPr>
        <w:pStyle w:val="Prrafodelista"/>
        <w:numPr>
          <w:ilvl w:val="0"/>
          <w:numId w:val="4"/>
        </w:numPr>
        <w:jc w:val="left"/>
      </w:pPr>
      <w:r>
        <w:t>TEV: Tratamiento endovascular</w:t>
      </w:r>
    </w:p>
    <w:p w:rsidR="005B305F" w:rsidRDefault="0080226F" w:rsidP="005B305F">
      <w:pPr>
        <w:pStyle w:val="Prrafodelista"/>
        <w:numPr>
          <w:ilvl w:val="0"/>
          <w:numId w:val="4"/>
        </w:numPr>
        <w:jc w:val="left"/>
      </w:pPr>
      <w:proofErr w:type="spellStart"/>
      <w:r>
        <w:t>ACoA</w:t>
      </w:r>
      <w:proofErr w:type="spellEnd"/>
      <w:r>
        <w:t>: Arteria Comunicante Anterior</w:t>
      </w:r>
    </w:p>
    <w:p w:rsidR="00FE78C1" w:rsidRDefault="005B305F" w:rsidP="00FE78C1">
      <w:pPr>
        <w:pStyle w:val="Prrafodelista"/>
        <w:numPr>
          <w:ilvl w:val="0"/>
          <w:numId w:val="4"/>
        </w:numPr>
        <w:jc w:val="left"/>
      </w:pPr>
      <w:r>
        <w:t>IC: Intervalo de Confianza</w:t>
      </w:r>
    </w:p>
    <w:p w:rsidR="00FE78C1" w:rsidRPr="007E5172" w:rsidRDefault="00FE78C1" w:rsidP="00FE78C1">
      <w:pPr>
        <w:pStyle w:val="Prrafodelista"/>
        <w:numPr>
          <w:ilvl w:val="0"/>
          <w:numId w:val="4"/>
        </w:numPr>
        <w:jc w:val="left"/>
        <w:sectPr w:rsidR="00FE78C1" w:rsidRPr="007E5172" w:rsidSect="0090528B">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General</w:t>
      </w:r>
    </w:p>
    <w:p w:rsidR="00087ABF" w:rsidRDefault="001E752C">
      <w:pPr>
        <w:pStyle w:val="TDC1"/>
        <w:tabs>
          <w:tab w:val="right" w:leader="dot" w:pos="8494"/>
        </w:tabs>
        <w:rPr>
          <w:rFonts w:eastAsiaTheme="minorEastAsia"/>
          <w:b w:val="0"/>
          <w:bCs w:val="0"/>
          <w:caps w:val="0"/>
          <w:noProof/>
          <w:sz w:val="22"/>
          <w:szCs w:val="22"/>
          <w:lang w:eastAsia="es-ES"/>
        </w:rPr>
      </w:pPr>
      <w:r>
        <w:fldChar w:fldCharType="begin"/>
      </w:r>
      <w:r w:rsidR="00DB36DF">
        <w:instrText xml:space="preserve"> TOC \o "1-3" \h \z \u </w:instrText>
      </w:r>
      <w:r>
        <w:fldChar w:fldCharType="separate"/>
      </w:r>
      <w:hyperlink w:anchor="_Toc514140000" w:history="1">
        <w:r w:rsidR="00087ABF" w:rsidRPr="008433DE">
          <w:rPr>
            <w:rStyle w:val="Hipervnculo"/>
            <w:noProof/>
          </w:rPr>
          <w:t>Introducción</w:t>
        </w:r>
        <w:r w:rsidR="00087ABF">
          <w:rPr>
            <w:noProof/>
            <w:webHidden/>
          </w:rPr>
          <w:tab/>
        </w:r>
        <w:r w:rsidR="00087ABF">
          <w:rPr>
            <w:noProof/>
            <w:webHidden/>
          </w:rPr>
          <w:fldChar w:fldCharType="begin"/>
        </w:r>
        <w:r w:rsidR="00087ABF">
          <w:rPr>
            <w:noProof/>
            <w:webHidden/>
          </w:rPr>
          <w:instrText xml:space="preserve"> PAGEREF _Toc514140000 \h </w:instrText>
        </w:r>
        <w:r w:rsidR="00087ABF">
          <w:rPr>
            <w:noProof/>
            <w:webHidden/>
          </w:rPr>
        </w:r>
        <w:r w:rsidR="00087ABF">
          <w:rPr>
            <w:noProof/>
            <w:webHidden/>
          </w:rPr>
          <w:fldChar w:fldCharType="separate"/>
        </w:r>
        <w:r w:rsidR="00087ABF">
          <w:rPr>
            <w:noProof/>
            <w:webHidden/>
          </w:rPr>
          <w:t>11</w:t>
        </w:r>
        <w:r w:rsidR="00087ABF">
          <w:rPr>
            <w:noProof/>
            <w:webHidden/>
          </w:rPr>
          <w:fldChar w:fldCharType="end"/>
        </w:r>
      </w:hyperlink>
    </w:p>
    <w:p w:rsidR="00087ABF" w:rsidRDefault="00D4217F">
      <w:pPr>
        <w:pStyle w:val="TDC2"/>
        <w:rPr>
          <w:rFonts w:eastAsiaTheme="minorEastAsia"/>
          <w:smallCaps w:val="0"/>
          <w:noProof/>
          <w:sz w:val="22"/>
          <w:szCs w:val="22"/>
          <w:lang w:eastAsia="es-ES"/>
        </w:rPr>
      </w:pPr>
      <w:hyperlink w:anchor="_Toc514140001" w:history="1">
        <w:r w:rsidR="00087ABF" w:rsidRPr="008433DE">
          <w:rPr>
            <w:rStyle w:val="Hipervnculo"/>
            <w:noProof/>
          </w:rPr>
          <w:t>Definición de aneurisma incidental</w:t>
        </w:r>
        <w:r w:rsidR="00087ABF">
          <w:rPr>
            <w:noProof/>
            <w:webHidden/>
          </w:rPr>
          <w:tab/>
        </w:r>
        <w:r w:rsidR="00087ABF">
          <w:rPr>
            <w:noProof/>
            <w:webHidden/>
          </w:rPr>
          <w:fldChar w:fldCharType="begin"/>
        </w:r>
        <w:r w:rsidR="00087ABF">
          <w:rPr>
            <w:noProof/>
            <w:webHidden/>
          </w:rPr>
          <w:instrText xml:space="preserve"> PAGEREF _Toc514140001 \h </w:instrText>
        </w:r>
        <w:r w:rsidR="00087ABF">
          <w:rPr>
            <w:noProof/>
            <w:webHidden/>
          </w:rPr>
        </w:r>
        <w:r w:rsidR="00087ABF">
          <w:rPr>
            <w:noProof/>
            <w:webHidden/>
          </w:rPr>
          <w:fldChar w:fldCharType="separate"/>
        </w:r>
        <w:r w:rsidR="00087ABF">
          <w:rPr>
            <w:noProof/>
            <w:webHidden/>
          </w:rPr>
          <w:t>11</w:t>
        </w:r>
        <w:r w:rsidR="00087ABF">
          <w:rPr>
            <w:noProof/>
            <w:webHidden/>
          </w:rPr>
          <w:fldChar w:fldCharType="end"/>
        </w:r>
      </w:hyperlink>
    </w:p>
    <w:p w:rsidR="00087ABF" w:rsidRDefault="00D4217F">
      <w:pPr>
        <w:pStyle w:val="TDC2"/>
        <w:rPr>
          <w:rFonts w:eastAsiaTheme="minorEastAsia"/>
          <w:smallCaps w:val="0"/>
          <w:noProof/>
          <w:sz w:val="22"/>
          <w:szCs w:val="22"/>
          <w:lang w:eastAsia="es-ES"/>
        </w:rPr>
      </w:pPr>
      <w:hyperlink w:anchor="_Toc514140002" w:history="1">
        <w:r w:rsidR="00087ABF" w:rsidRPr="008433DE">
          <w:rPr>
            <w:rStyle w:val="Hipervnculo"/>
            <w:noProof/>
          </w:rPr>
          <w:t>Epidemiología</w:t>
        </w:r>
        <w:r w:rsidR="00087ABF">
          <w:rPr>
            <w:noProof/>
            <w:webHidden/>
          </w:rPr>
          <w:tab/>
        </w:r>
        <w:r w:rsidR="00087ABF">
          <w:rPr>
            <w:noProof/>
            <w:webHidden/>
          </w:rPr>
          <w:fldChar w:fldCharType="begin"/>
        </w:r>
        <w:r w:rsidR="00087ABF">
          <w:rPr>
            <w:noProof/>
            <w:webHidden/>
          </w:rPr>
          <w:instrText xml:space="preserve"> PAGEREF _Toc514140002 \h </w:instrText>
        </w:r>
        <w:r w:rsidR="00087ABF">
          <w:rPr>
            <w:noProof/>
            <w:webHidden/>
          </w:rPr>
        </w:r>
        <w:r w:rsidR="00087ABF">
          <w:rPr>
            <w:noProof/>
            <w:webHidden/>
          </w:rPr>
          <w:fldChar w:fldCharType="separate"/>
        </w:r>
        <w:r w:rsidR="00087ABF">
          <w:rPr>
            <w:noProof/>
            <w:webHidden/>
          </w:rPr>
          <w:t>11</w:t>
        </w:r>
        <w:r w:rsidR="00087ABF">
          <w:rPr>
            <w:noProof/>
            <w:webHidden/>
          </w:rPr>
          <w:fldChar w:fldCharType="end"/>
        </w:r>
      </w:hyperlink>
    </w:p>
    <w:p w:rsidR="00087ABF" w:rsidRDefault="00D4217F">
      <w:pPr>
        <w:pStyle w:val="TDC2"/>
        <w:rPr>
          <w:rFonts w:eastAsiaTheme="minorEastAsia"/>
          <w:smallCaps w:val="0"/>
          <w:noProof/>
          <w:sz w:val="22"/>
          <w:szCs w:val="22"/>
          <w:lang w:eastAsia="es-ES"/>
        </w:rPr>
      </w:pPr>
      <w:hyperlink w:anchor="_Toc514140003" w:history="1">
        <w:r w:rsidR="00087ABF" w:rsidRPr="008433DE">
          <w:rPr>
            <w:rStyle w:val="Hipervnculo"/>
            <w:noProof/>
          </w:rPr>
          <w:t>Historia natural del aneurisma</w:t>
        </w:r>
        <w:r w:rsidR="00087ABF">
          <w:rPr>
            <w:noProof/>
            <w:webHidden/>
          </w:rPr>
          <w:tab/>
        </w:r>
        <w:r w:rsidR="00087ABF">
          <w:rPr>
            <w:noProof/>
            <w:webHidden/>
          </w:rPr>
          <w:fldChar w:fldCharType="begin"/>
        </w:r>
        <w:r w:rsidR="00087ABF">
          <w:rPr>
            <w:noProof/>
            <w:webHidden/>
          </w:rPr>
          <w:instrText xml:space="preserve"> PAGEREF _Toc514140003 \h </w:instrText>
        </w:r>
        <w:r w:rsidR="00087ABF">
          <w:rPr>
            <w:noProof/>
            <w:webHidden/>
          </w:rPr>
        </w:r>
        <w:r w:rsidR="00087ABF">
          <w:rPr>
            <w:noProof/>
            <w:webHidden/>
          </w:rPr>
          <w:fldChar w:fldCharType="separate"/>
        </w:r>
        <w:r w:rsidR="00087ABF">
          <w:rPr>
            <w:noProof/>
            <w:webHidden/>
          </w:rPr>
          <w:t>11</w:t>
        </w:r>
        <w:r w:rsidR="00087ABF">
          <w:rPr>
            <w:noProof/>
            <w:webHidden/>
          </w:rPr>
          <w:fldChar w:fldCharType="end"/>
        </w:r>
      </w:hyperlink>
    </w:p>
    <w:p w:rsidR="00087ABF" w:rsidRDefault="00D4217F">
      <w:pPr>
        <w:pStyle w:val="TDC3"/>
        <w:tabs>
          <w:tab w:val="right" w:leader="dot" w:pos="8494"/>
        </w:tabs>
        <w:rPr>
          <w:rFonts w:eastAsiaTheme="minorEastAsia"/>
          <w:i w:val="0"/>
          <w:iCs w:val="0"/>
          <w:noProof/>
          <w:sz w:val="22"/>
          <w:szCs w:val="22"/>
          <w:lang w:eastAsia="es-ES"/>
        </w:rPr>
      </w:pPr>
      <w:hyperlink w:anchor="_Toc514140004" w:history="1">
        <w:r w:rsidR="00087ABF" w:rsidRPr="008433DE">
          <w:rPr>
            <w:rStyle w:val="Hipervnculo"/>
            <w:noProof/>
          </w:rPr>
          <w:t>Hemorragia Subaracnoidea (HSA)</w:t>
        </w:r>
        <w:r w:rsidR="00087ABF">
          <w:rPr>
            <w:noProof/>
            <w:webHidden/>
          </w:rPr>
          <w:tab/>
        </w:r>
        <w:r w:rsidR="00087ABF">
          <w:rPr>
            <w:noProof/>
            <w:webHidden/>
          </w:rPr>
          <w:fldChar w:fldCharType="begin"/>
        </w:r>
        <w:r w:rsidR="00087ABF">
          <w:rPr>
            <w:noProof/>
            <w:webHidden/>
          </w:rPr>
          <w:instrText xml:space="preserve"> PAGEREF _Toc514140004 \h </w:instrText>
        </w:r>
        <w:r w:rsidR="00087ABF">
          <w:rPr>
            <w:noProof/>
            <w:webHidden/>
          </w:rPr>
        </w:r>
        <w:r w:rsidR="00087ABF">
          <w:rPr>
            <w:noProof/>
            <w:webHidden/>
          </w:rPr>
          <w:fldChar w:fldCharType="separate"/>
        </w:r>
        <w:r w:rsidR="00087ABF">
          <w:rPr>
            <w:noProof/>
            <w:webHidden/>
          </w:rPr>
          <w:t>12</w:t>
        </w:r>
        <w:r w:rsidR="00087ABF">
          <w:rPr>
            <w:noProof/>
            <w:webHidden/>
          </w:rPr>
          <w:fldChar w:fldCharType="end"/>
        </w:r>
      </w:hyperlink>
    </w:p>
    <w:p w:rsidR="00087ABF" w:rsidRDefault="00D4217F">
      <w:pPr>
        <w:pStyle w:val="TDC3"/>
        <w:tabs>
          <w:tab w:val="right" w:leader="dot" w:pos="8494"/>
        </w:tabs>
        <w:rPr>
          <w:rFonts w:eastAsiaTheme="minorEastAsia"/>
          <w:i w:val="0"/>
          <w:iCs w:val="0"/>
          <w:noProof/>
          <w:sz w:val="22"/>
          <w:szCs w:val="22"/>
          <w:lang w:eastAsia="es-ES"/>
        </w:rPr>
      </w:pPr>
      <w:hyperlink w:anchor="_Toc514140005" w:history="1">
        <w:r w:rsidR="00087ABF" w:rsidRPr="008433DE">
          <w:rPr>
            <w:rStyle w:val="Hipervnculo"/>
            <w:noProof/>
          </w:rPr>
          <w:t>Factores pronósticos y factores de riesgo de ruptura aneurismática</w:t>
        </w:r>
        <w:r w:rsidR="00087ABF">
          <w:rPr>
            <w:noProof/>
            <w:webHidden/>
          </w:rPr>
          <w:tab/>
        </w:r>
        <w:r w:rsidR="00087ABF">
          <w:rPr>
            <w:noProof/>
            <w:webHidden/>
          </w:rPr>
          <w:fldChar w:fldCharType="begin"/>
        </w:r>
        <w:r w:rsidR="00087ABF">
          <w:rPr>
            <w:noProof/>
            <w:webHidden/>
          </w:rPr>
          <w:instrText xml:space="preserve"> PAGEREF _Toc514140005 \h </w:instrText>
        </w:r>
        <w:r w:rsidR="00087ABF">
          <w:rPr>
            <w:noProof/>
            <w:webHidden/>
          </w:rPr>
        </w:r>
        <w:r w:rsidR="00087ABF">
          <w:rPr>
            <w:noProof/>
            <w:webHidden/>
          </w:rPr>
          <w:fldChar w:fldCharType="separate"/>
        </w:r>
        <w:r w:rsidR="00087ABF">
          <w:rPr>
            <w:noProof/>
            <w:webHidden/>
          </w:rPr>
          <w:t>13</w:t>
        </w:r>
        <w:r w:rsidR="00087ABF">
          <w:rPr>
            <w:noProof/>
            <w:webHidden/>
          </w:rPr>
          <w:fldChar w:fldCharType="end"/>
        </w:r>
      </w:hyperlink>
    </w:p>
    <w:p w:rsidR="00087ABF" w:rsidRDefault="00D4217F">
      <w:pPr>
        <w:pStyle w:val="TDC2"/>
        <w:rPr>
          <w:rFonts w:eastAsiaTheme="minorEastAsia"/>
          <w:smallCaps w:val="0"/>
          <w:noProof/>
          <w:sz w:val="22"/>
          <w:szCs w:val="22"/>
          <w:lang w:eastAsia="es-ES"/>
        </w:rPr>
      </w:pPr>
      <w:hyperlink w:anchor="_Toc514140006" w:history="1">
        <w:r w:rsidR="00087ABF" w:rsidRPr="008433DE">
          <w:rPr>
            <w:rStyle w:val="Hipervnculo"/>
            <w:noProof/>
          </w:rPr>
          <w:t>Tratamiento de los aneurismas incidentales</w:t>
        </w:r>
        <w:r w:rsidR="00087ABF">
          <w:rPr>
            <w:noProof/>
            <w:webHidden/>
          </w:rPr>
          <w:tab/>
        </w:r>
        <w:r w:rsidR="00087ABF">
          <w:rPr>
            <w:noProof/>
            <w:webHidden/>
          </w:rPr>
          <w:fldChar w:fldCharType="begin"/>
        </w:r>
        <w:r w:rsidR="00087ABF">
          <w:rPr>
            <w:noProof/>
            <w:webHidden/>
          </w:rPr>
          <w:instrText xml:space="preserve"> PAGEREF _Toc514140006 \h </w:instrText>
        </w:r>
        <w:r w:rsidR="00087ABF">
          <w:rPr>
            <w:noProof/>
            <w:webHidden/>
          </w:rPr>
        </w:r>
        <w:r w:rsidR="00087ABF">
          <w:rPr>
            <w:noProof/>
            <w:webHidden/>
          </w:rPr>
          <w:fldChar w:fldCharType="separate"/>
        </w:r>
        <w:r w:rsidR="00087ABF">
          <w:rPr>
            <w:noProof/>
            <w:webHidden/>
          </w:rPr>
          <w:t>14</w:t>
        </w:r>
        <w:r w:rsidR="00087ABF">
          <w:rPr>
            <w:noProof/>
            <w:webHidden/>
          </w:rPr>
          <w:fldChar w:fldCharType="end"/>
        </w:r>
      </w:hyperlink>
    </w:p>
    <w:p w:rsidR="00087ABF" w:rsidRDefault="00D4217F">
      <w:pPr>
        <w:pStyle w:val="TDC3"/>
        <w:tabs>
          <w:tab w:val="right" w:leader="dot" w:pos="8494"/>
        </w:tabs>
        <w:rPr>
          <w:rFonts w:eastAsiaTheme="minorEastAsia"/>
          <w:i w:val="0"/>
          <w:iCs w:val="0"/>
          <w:noProof/>
          <w:sz w:val="22"/>
          <w:szCs w:val="22"/>
          <w:lang w:eastAsia="es-ES"/>
        </w:rPr>
      </w:pPr>
      <w:hyperlink w:anchor="_Toc514140007" w:history="1">
        <w:r w:rsidR="00087ABF" w:rsidRPr="008433DE">
          <w:rPr>
            <w:rStyle w:val="Hipervnculo"/>
            <w:noProof/>
          </w:rPr>
          <w:t>Tratamiento quirúrgico</w:t>
        </w:r>
        <w:r w:rsidR="00087ABF">
          <w:rPr>
            <w:noProof/>
            <w:webHidden/>
          </w:rPr>
          <w:tab/>
        </w:r>
        <w:r w:rsidR="00087ABF">
          <w:rPr>
            <w:noProof/>
            <w:webHidden/>
          </w:rPr>
          <w:fldChar w:fldCharType="begin"/>
        </w:r>
        <w:r w:rsidR="00087ABF">
          <w:rPr>
            <w:noProof/>
            <w:webHidden/>
          </w:rPr>
          <w:instrText xml:space="preserve"> PAGEREF _Toc514140007 \h </w:instrText>
        </w:r>
        <w:r w:rsidR="00087ABF">
          <w:rPr>
            <w:noProof/>
            <w:webHidden/>
          </w:rPr>
        </w:r>
        <w:r w:rsidR="00087ABF">
          <w:rPr>
            <w:noProof/>
            <w:webHidden/>
          </w:rPr>
          <w:fldChar w:fldCharType="separate"/>
        </w:r>
        <w:r w:rsidR="00087ABF">
          <w:rPr>
            <w:noProof/>
            <w:webHidden/>
          </w:rPr>
          <w:t>14</w:t>
        </w:r>
        <w:r w:rsidR="00087ABF">
          <w:rPr>
            <w:noProof/>
            <w:webHidden/>
          </w:rPr>
          <w:fldChar w:fldCharType="end"/>
        </w:r>
      </w:hyperlink>
    </w:p>
    <w:p w:rsidR="00087ABF" w:rsidRDefault="00D4217F">
      <w:pPr>
        <w:pStyle w:val="TDC3"/>
        <w:tabs>
          <w:tab w:val="right" w:leader="dot" w:pos="8494"/>
        </w:tabs>
        <w:rPr>
          <w:rFonts w:eastAsiaTheme="minorEastAsia"/>
          <w:i w:val="0"/>
          <w:iCs w:val="0"/>
          <w:noProof/>
          <w:sz w:val="22"/>
          <w:szCs w:val="22"/>
          <w:lang w:eastAsia="es-ES"/>
        </w:rPr>
      </w:pPr>
      <w:hyperlink w:anchor="_Toc514140008" w:history="1">
        <w:r w:rsidR="00087ABF" w:rsidRPr="008433DE">
          <w:rPr>
            <w:rStyle w:val="Hipervnculo"/>
            <w:noProof/>
          </w:rPr>
          <w:t>Tratamiento endovascular</w:t>
        </w:r>
        <w:r w:rsidR="00087ABF">
          <w:rPr>
            <w:noProof/>
            <w:webHidden/>
          </w:rPr>
          <w:tab/>
        </w:r>
        <w:r w:rsidR="00087ABF">
          <w:rPr>
            <w:noProof/>
            <w:webHidden/>
          </w:rPr>
          <w:fldChar w:fldCharType="begin"/>
        </w:r>
        <w:r w:rsidR="00087ABF">
          <w:rPr>
            <w:noProof/>
            <w:webHidden/>
          </w:rPr>
          <w:instrText xml:space="preserve"> PAGEREF _Toc514140008 \h </w:instrText>
        </w:r>
        <w:r w:rsidR="00087ABF">
          <w:rPr>
            <w:noProof/>
            <w:webHidden/>
          </w:rPr>
        </w:r>
        <w:r w:rsidR="00087ABF">
          <w:rPr>
            <w:noProof/>
            <w:webHidden/>
          </w:rPr>
          <w:fldChar w:fldCharType="separate"/>
        </w:r>
        <w:r w:rsidR="00087ABF">
          <w:rPr>
            <w:noProof/>
            <w:webHidden/>
          </w:rPr>
          <w:t>15</w:t>
        </w:r>
        <w:r w:rsidR="00087ABF">
          <w:rPr>
            <w:noProof/>
            <w:webHidden/>
          </w:rPr>
          <w:fldChar w:fldCharType="end"/>
        </w:r>
      </w:hyperlink>
    </w:p>
    <w:p w:rsidR="00087ABF" w:rsidRDefault="00D4217F">
      <w:pPr>
        <w:pStyle w:val="TDC1"/>
        <w:tabs>
          <w:tab w:val="right" w:leader="dot" w:pos="8494"/>
        </w:tabs>
        <w:rPr>
          <w:rFonts w:eastAsiaTheme="minorEastAsia"/>
          <w:b w:val="0"/>
          <w:bCs w:val="0"/>
          <w:caps w:val="0"/>
          <w:noProof/>
          <w:sz w:val="22"/>
          <w:szCs w:val="22"/>
          <w:lang w:eastAsia="es-ES"/>
        </w:rPr>
      </w:pPr>
      <w:hyperlink w:anchor="_Toc514140009" w:history="1">
        <w:r w:rsidR="00087ABF" w:rsidRPr="008433DE">
          <w:rPr>
            <w:rStyle w:val="Hipervnculo"/>
            <w:noProof/>
          </w:rPr>
          <w:t>Justificación del Proyecto</w:t>
        </w:r>
        <w:r w:rsidR="00087ABF">
          <w:rPr>
            <w:noProof/>
            <w:webHidden/>
          </w:rPr>
          <w:tab/>
        </w:r>
        <w:r w:rsidR="00087ABF">
          <w:rPr>
            <w:noProof/>
            <w:webHidden/>
          </w:rPr>
          <w:fldChar w:fldCharType="begin"/>
        </w:r>
        <w:r w:rsidR="00087ABF">
          <w:rPr>
            <w:noProof/>
            <w:webHidden/>
          </w:rPr>
          <w:instrText xml:space="preserve"> PAGEREF _Toc514140009 \h </w:instrText>
        </w:r>
        <w:r w:rsidR="00087ABF">
          <w:rPr>
            <w:noProof/>
            <w:webHidden/>
          </w:rPr>
        </w:r>
        <w:r w:rsidR="00087ABF">
          <w:rPr>
            <w:noProof/>
            <w:webHidden/>
          </w:rPr>
          <w:fldChar w:fldCharType="separate"/>
        </w:r>
        <w:r w:rsidR="00087ABF">
          <w:rPr>
            <w:noProof/>
            <w:webHidden/>
          </w:rPr>
          <w:t>16</w:t>
        </w:r>
        <w:r w:rsidR="00087ABF">
          <w:rPr>
            <w:noProof/>
            <w:webHidden/>
          </w:rPr>
          <w:fldChar w:fldCharType="end"/>
        </w:r>
      </w:hyperlink>
    </w:p>
    <w:p w:rsidR="00087ABF" w:rsidRDefault="00D4217F">
      <w:pPr>
        <w:pStyle w:val="TDC1"/>
        <w:tabs>
          <w:tab w:val="right" w:leader="dot" w:pos="8494"/>
        </w:tabs>
        <w:rPr>
          <w:rFonts w:eastAsiaTheme="minorEastAsia"/>
          <w:b w:val="0"/>
          <w:bCs w:val="0"/>
          <w:caps w:val="0"/>
          <w:noProof/>
          <w:sz w:val="22"/>
          <w:szCs w:val="22"/>
          <w:lang w:eastAsia="es-ES"/>
        </w:rPr>
      </w:pPr>
      <w:hyperlink w:anchor="_Toc514140010" w:history="1">
        <w:r w:rsidR="00087ABF" w:rsidRPr="008433DE">
          <w:rPr>
            <w:rStyle w:val="Hipervnculo"/>
            <w:noProof/>
          </w:rPr>
          <w:t>Objetivos</w:t>
        </w:r>
        <w:r w:rsidR="00087ABF">
          <w:rPr>
            <w:noProof/>
            <w:webHidden/>
          </w:rPr>
          <w:tab/>
        </w:r>
        <w:r w:rsidR="00087ABF">
          <w:rPr>
            <w:noProof/>
            <w:webHidden/>
          </w:rPr>
          <w:fldChar w:fldCharType="begin"/>
        </w:r>
        <w:r w:rsidR="00087ABF">
          <w:rPr>
            <w:noProof/>
            <w:webHidden/>
          </w:rPr>
          <w:instrText xml:space="preserve"> PAGEREF _Toc514140010 \h </w:instrText>
        </w:r>
        <w:r w:rsidR="00087ABF">
          <w:rPr>
            <w:noProof/>
            <w:webHidden/>
          </w:rPr>
        </w:r>
        <w:r w:rsidR="00087ABF">
          <w:rPr>
            <w:noProof/>
            <w:webHidden/>
          </w:rPr>
          <w:fldChar w:fldCharType="separate"/>
        </w:r>
        <w:r w:rsidR="00087ABF">
          <w:rPr>
            <w:noProof/>
            <w:webHidden/>
          </w:rPr>
          <w:t>16</w:t>
        </w:r>
        <w:r w:rsidR="00087ABF">
          <w:rPr>
            <w:noProof/>
            <w:webHidden/>
          </w:rPr>
          <w:fldChar w:fldCharType="end"/>
        </w:r>
      </w:hyperlink>
    </w:p>
    <w:p w:rsidR="00087ABF" w:rsidRDefault="00D4217F">
      <w:pPr>
        <w:pStyle w:val="TDC1"/>
        <w:tabs>
          <w:tab w:val="right" w:leader="dot" w:pos="8494"/>
        </w:tabs>
        <w:rPr>
          <w:rFonts w:eastAsiaTheme="minorEastAsia"/>
          <w:b w:val="0"/>
          <w:bCs w:val="0"/>
          <w:caps w:val="0"/>
          <w:noProof/>
          <w:sz w:val="22"/>
          <w:szCs w:val="22"/>
          <w:lang w:eastAsia="es-ES"/>
        </w:rPr>
      </w:pPr>
      <w:hyperlink w:anchor="_Toc514140011" w:history="1">
        <w:r w:rsidR="00087ABF" w:rsidRPr="008433DE">
          <w:rPr>
            <w:rStyle w:val="Hipervnculo"/>
            <w:noProof/>
          </w:rPr>
          <w:t>Material y métodos</w:t>
        </w:r>
        <w:r w:rsidR="00087ABF">
          <w:rPr>
            <w:noProof/>
            <w:webHidden/>
          </w:rPr>
          <w:tab/>
        </w:r>
        <w:r w:rsidR="00087ABF">
          <w:rPr>
            <w:noProof/>
            <w:webHidden/>
          </w:rPr>
          <w:fldChar w:fldCharType="begin"/>
        </w:r>
        <w:r w:rsidR="00087ABF">
          <w:rPr>
            <w:noProof/>
            <w:webHidden/>
          </w:rPr>
          <w:instrText xml:space="preserve"> PAGEREF _Toc514140011 \h </w:instrText>
        </w:r>
        <w:r w:rsidR="00087ABF">
          <w:rPr>
            <w:noProof/>
            <w:webHidden/>
          </w:rPr>
        </w:r>
        <w:r w:rsidR="00087ABF">
          <w:rPr>
            <w:noProof/>
            <w:webHidden/>
          </w:rPr>
          <w:fldChar w:fldCharType="separate"/>
        </w:r>
        <w:r w:rsidR="00087ABF">
          <w:rPr>
            <w:noProof/>
            <w:webHidden/>
          </w:rPr>
          <w:t>17</w:t>
        </w:r>
        <w:r w:rsidR="00087ABF">
          <w:rPr>
            <w:noProof/>
            <w:webHidden/>
          </w:rPr>
          <w:fldChar w:fldCharType="end"/>
        </w:r>
      </w:hyperlink>
    </w:p>
    <w:p w:rsidR="00087ABF" w:rsidRDefault="00D4217F">
      <w:pPr>
        <w:pStyle w:val="TDC2"/>
        <w:rPr>
          <w:rFonts w:eastAsiaTheme="minorEastAsia"/>
          <w:smallCaps w:val="0"/>
          <w:noProof/>
          <w:sz w:val="22"/>
          <w:szCs w:val="22"/>
          <w:lang w:eastAsia="es-ES"/>
        </w:rPr>
      </w:pPr>
      <w:hyperlink w:anchor="_Toc514140012" w:history="1">
        <w:r w:rsidR="00087ABF" w:rsidRPr="008433DE">
          <w:rPr>
            <w:rStyle w:val="Hipervnculo"/>
            <w:noProof/>
          </w:rPr>
          <w:t>Criterios de inclusión</w:t>
        </w:r>
        <w:r w:rsidR="00087ABF">
          <w:rPr>
            <w:noProof/>
            <w:webHidden/>
          </w:rPr>
          <w:tab/>
        </w:r>
        <w:r w:rsidR="00087ABF">
          <w:rPr>
            <w:noProof/>
            <w:webHidden/>
          </w:rPr>
          <w:fldChar w:fldCharType="begin"/>
        </w:r>
        <w:r w:rsidR="00087ABF">
          <w:rPr>
            <w:noProof/>
            <w:webHidden/>
          </w:rPr>
          <w:instrText xml:space="preserve"> PAGEREF _Toc514140012 \h </w:instrText>
        </w:r>
        <w:r w:rsidR="00087ABF">
          <w:rPr>
            <w:noProof/>
            <w:webHidden/>
          </w:rPr>
        </w:r>
        <w:r w:rsidR="00087ABF">
          <w:rPr>
            <w:noProof/>
            <w:webHidden/>
          </w:rPr>
          <w:fldChar w:fldCharType="separate"/>
        </w:r>
        <w:r w:rsidR="00087ABF">
          <w:rPr>
            <w:noProof/>
            <w:webHidden/>
          </w:rPr>
          <w:t>17</w:t>
        </w:r>
        <w:r w:rsidR="00087ABF">
          <w:rPr>
            <w:noProof/>
            <w:webHidden/>
          </w:rPr>
          <w:fldChar w:fldCharType="end"/>
        </w:r>
      </w:hyperlink>
    </w:p>
    <w:p w:rsidR="00087ABF" w:rsidRDefault="00D4217F">
      <w:pPr>
        <w:pStyle w:val="TDC2"/>
        <w:rPr>
          <w:rFonts w:eastAsiaTheme="minorEastAsia"/>
          <w:smallCaps w:val="0"/>
          <w:noProof/>
          <w:sz w:val="22"/>
          <w:szCs w:val="22"/>
          <w:lang w:eastAsia="es-ES"/>
        </w:rPr>
      </w:pPr>
      <w:hyperlink w:anchor="_Toc514140013" w:history="1">
        <w:r w:rsidR="00087ABF" w:rsidRPr="008433DE">
          <w:rPr>
            <w:rStyle w:val="Hipervnculo"/>
            <w:noProof/>
          </w:rPr>
          <w:t>Datos recogidos</w:t>
        </w:r>
        <w:r w:rsidR="00087ABF">
          <w:rPr>
            <w:noProof/>
            <w:webHidden/>
          </w:rPr>
          <w:tab/>
        </w:r>
        <w:r w:rsidR="00087ABF">
          <w:rPr>
            <w:noProof/>
            <w:webHidden/>
          </w:rPr>
          <w:fldChar w:fldCharType="begin"/>
        </w:r>
        <w:r w:rsidR="00087ABF">
          <w:rPr>
            <w:noProof/>
            <w:webHidden/>
          </w:rPr>
          <w:instrText xml:space="preserve"> PAGEREF _Toc514140013 \h </w:instrText>
        </w:r>
        <w:r w:rsidR="00087ABF">
          <w:rPr>
            <w:noProof/>
            <w:webHidden/>
          </w:rPr>
        </w:r>
        <w:r w:rsidR="00087ABF">
          <w:rPr>
            <w:noProof/>
            <w:webHidden/>
          </w:rPr>
          <w:fldChar w:fldCharType="separate"/>
        </w:r>
        <w:r w:rsidR="00087ABF">
          <w:rPr>
            <w:noProof/>
            <w:webHidden/>
          </w:rPr>
          <w:t>17</w:t>
        </w:r>
        <w:r w:rsidR="00087ABF">
          <w:rPr>
            <w:noProof/>
            <w:webHidden/>
          </w:rPr>
          <w:fldChar w:fldCharType="end"/>
        </w:r>
      </w:hyperlink>
    </w:p>
    <w:p w:rsidR="00087ABF" w:rsidRDefault="00D4217F">
      <w:pPr>
        <w:pStyle w:val="TDC2"/>
        <w:rPr>
          <w:rFonts w:eastAsiaTheme="minorEastAsia"/>
          <w:smallCaps w:val="0"/>
          <w:noProof/>
          <w:sz w:val="22"/>
          <w:szCs w:val="22"/>
          <w:lang w:eastAsia="es-ES"/>
        </w:rPr>
      </w:pPr>
      <w:hyperlink w:anchor="_Toc514140014" w:history="1">
        <w:r w:rsidR="00087ABF" w:rsidRPr="008433DE">
          <w:rPr>
            <w:rStyle w:val="Hipervnculo"/>
            <w:noProof/>
          </w:rPr>
          <w:t>Análisis estadístico</w:t>
        </w:r>
        <w:r w:rsidR="00087ABF">
          <w:rPr>
            <w:noProof/>
            <w:webHidden/>
          </w:rPr>
          <w:tab/>
        </w:r>
        <w:r w:rsidR="00087ABF">
          <w:rPr>
            <w:noProof/>
            <w:webHidden/>
          </w:rPr>
          <w:fldChar w:fldCharType="begin"/>
        </w:r>
        <w:r w:rsidR="00087ABF">
          <w:rPr>
            <w:noProof/>
            <w:webHidden/>
          </w:rPr>
          <w:instrText xml:space="preserve"> PAGEREF _Toc514140014 \h </w:instrText>
        </w:r>
        <w:r w:rsidR="00087ABF">
          <w:rPr>
            <w:noProof/>
            <w:webHidden/>
          </w:rPr>
        </w:r>
        <w:r w:rsidR="00087ABF">
          <w:rPr>
            <w:noProof/>
            <w:webHidden/>
          </w:rPr>
          <w:fldChar w:fldCharType="separate"/>
        </w:r>
        <w:r w:rsidR="00087ABF">
          <w:rPr>
            <w:noProof/>
            <w:webHidden/>
          </w:rPr>
          <w:t>17</w:t>
        </w:r>
        <w:r w:rsidR="00087ABF">
          <w:rPr>
            <w:noProof/>
            <w:webHidden/>
          </w:rPr>
          <w:fldChar w:fldCharType="end"/>
        </w:r>
      </w:hyperlink>
    </w:p>
    <w:p w:rsidR="00087ABF" w:rsidRDefault="00D4217F">
      <w:pPr>
        <w:pStyle w:val="TDC3"/>
        <w:tabs>
          <w:tab w:val="right" w:leader="dot" w:pos="8494"/>
        </w:tabs>
        <w:rPr>
          <w:rFonts w:eastAsiaTheme="minorEastAsia"/>
          <w:i w:val="0"/>
          <w:iCs w:val="0"/>
          <w:noProof/>
          <w:sz w:val="22"/>
          <w:szCs w:val="22"/>
          <w:lang w:eastAsia="es-ES"/>
        </w:rPr>
      </w:pPr>
      <w:hyperlink w:anchor="_Toc514140015" w:history="1">
        <w:r w:rsidR="00087ABF" w:rsidRPr="008433DE">
          <w:rPr>
            <w:rStyle w:val="Hipervnculo"/>
            <w:noProof/>
          </w:rPr>
          <w:t>Descriptivo</w:t>
        </w:r>
        <w:r w:rsidR="00087ABF">
          <w:rPr>
            <w:noProof/>
            <w:webHidden/>
          </w:rPr>
          <w:tab/>
        </w:r>
        <w:r w:rsidR="00087ABF">
          <w:rPr>
            <w:noProof/>
            <w:webHidden/>
          </w:rPr>
          <w:fldChar w:fldCharType="begin"/>
        </w:r>
        <w:r w:rsidR="00087ABF">
          <w:rPr>
            <w:noProof/>
            <w:webHidden/>
          </w:rPr>
          <w:instrText xml:space="preserve"> PAGEREF _Toc514140015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D4217F">
      <w:pPr>
        <w:pStyle w:val="TDC3"/>
        <w:tabs>
          <w:tab w:val="right" w:leader="dot" w:pos="8494"/>
        </w:tabs>
        <w:rPr>
          <w:rFonts w:eastAsiaTheme="minorEastAsia"/>
          <w:i w:val="0"/>
          <w:iCs w:val="0"/>
          <w:noProof/>
          <w:sz w:val="22"/>
          <w:szCs w:val="22"/>
          <w:lang w:eastAsia="es-ES"/>
        </w:rPr>
      </w:pPr>
      <w:hyperlink w:anchor="_Toc514140016" w:history="1">
        <w:r w:rsidR="00087ABF" w:rsidRPr="008433DE">
          <w:rPr>
            <w:rStyle w:val="Hipervnculo"/>
            <w:rFonts w:eastAsia="ArialMT"/>
            <w:noProof/>
          </w:rPr>
          <w:t>Analítico</w:t>
        </w:r>
        <w:r w:rsidR="00087ABF">
          <w:rPr>
            <w:noProof/>
            <w:webHidden/>
          </w:rPr>
          <w:tab/>
        </w:r>
        <w:r w:rsidR="00087ABF">
          <w:rPr>
            <w:noProof/>
            <w:webHidden/>
          </w:rPr>
          <w:fldChar w:fldCharType="begin"/>
        </w:r>
        <w:r w:rsidR="00087ABF">
          <w:rPr>
            <w:noProof/>
            <w:webHidden/>
          </w:rPr>
          <w:instrText xml:space="preserve"> PAGEREF _Toc514140016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D4217F">
      <w:pPr>
        <w:pStyle w:val="TDC1"/>
        <w:tabs>
          <w:tab w:val="right" w:leader="dot" w:pos="8494"/>
        </w:tabs>
        <w:rPr>
          <w:rFonts w:eastAsiaTheme="minorEastAsia"/>
          <w:b w:val="0"/>
          <w:bCs w:val="0"/>
          <w:caps w:val="0"/>
          <w:noProof/>
          <w:sz w:val="22"/>
          <w:szCs w:val="22"/>
          <w:lang w:eastAsia="es-ES"/>
        </w:rPr>
      </w:pPr>
      <w:hyperlink w:anchor="_Toc514140017" w:history="1">
        <w:r w:rsidR="00087ABF" w:rsidRPr="008433DE">
          <w:rPr>
            <w:rStyle w:val="Hipervnculo"/>
            <w:noProof/>
          </w:rPr>
          <w:t>Resultados</w:t>
        </w:r>
        <w:r w:rsidR="00087ABF">
          <w:rPr>
            <w:noProof/>
            <w:webHidden/>
          </w:rPr>
          <w:tab/>
        </w:r>
        <w:r w:rsidR="00087ABF">
          <w:rPr>
            <w:noProof/>
            <w:webHidden/>
          </w:rPr>
          <w:fldChar w:fldCharType="begin"/>
        </w:r>
        <w:r w:rsidR="00087ABF">
          <w:rPr>
            <w:noProof/>
            <w:webHidden/>
          </w:rPr>
          <w:instrText xml:space="preserve"> PAGEREF _Toc514140017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D4217F">
      <w:pPr>
        <w:pStyle w:val="TDC2"/>
        <w:rPr>
          <w:rFonts w:eastAsiaTheme="minorEastAsia"/>
          <w:smallCaps w:val="0"/>
          <w:noProof/>
          <w:sz w:val="22"/>
          <w:szCs w:val="22"/>
          <w:lang w:eastAsia="es-ES"/>
        </w:rPr>
      </w:pPr>
      <w:hyperlink w:anchor="_Toc514140018" w:history="1">
        <w:r w:rsidR="00087ABF" w:rsidRPr="008433DE">
          <w:rPr>
            <w:rStyle w:val="Hipervnculo"/>
            <w:noProof/>
          </w:rPr>
          <w:t>Descripción de la muestra</w:t>
        </w:r>
        <w:r w:rsidR="00087ABF">
          <w:rPr>
            <w:noProof/>
            <w:webHidden/>
          </w:rPr>
          <w:tab/>
        </w:r>
        <w:r w:rsidR="00087ABF">
          <w:rPr>
            <w:noProof/>
            <w:webHidden/>
          </w:rPr>
          <w:fldChar w:fldCharType="begin"/>
        </w:r>
        <w:r w:rsidR="00087ABF">
          <w:rPr>
            <w:noProof/>
            <w:webHidden/>
          </w:rPr>
          <w:instrText xml:space="preserve"> PAGEREF _Toc514140018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D4217F">
      <w:pPr>
        <w:pStyle w:val="TDC2"/>
        <w:rPr>
          <w:rFonts w:eastAsiaTheme="minorEastAsia"/>
          <w:smallCaps w:val="0"/>
          <w:noProof/>
          <w:sz w:val="22"/>
          <w:szCs w:val="22"/>
          <w:lang w:eastAsia="es-ES"/>
        </w:rPr>
      </w:pPr>
      <w:hyperlink w:anchor="_Toc514140019" w:history="1">
        <w:r w:rsidR="00087ABF" w:rsidRPr="008433DE">
          <w:rPr>
            <w:rStyle w:val="Hipervnculo"/>
            <w:noProof/>
          </w:rPr>
          <w:t>Descripción de las complicaciones</w:t>
        </w:r>
        <w:r w:rsidR="00087ABF">
          <w:rPr>
            <w:noProof/>
            <w:webHidden/>
          </w:rPr>
          <w:tab/>
        </w:r>
        <w:r w:rsidR="00087ABF">
          <w:rPr>
            <w:noProof/>
            <w:webHidden/>
          </w:rPr>
          <w:fldChar w:fldCharType="begin"/>
        </w:r>
        <w:r w:rsidR="00087ABF">
          <w:rPr>
            <w:noProof/>
            <w:webHidden/>
          </w:rPr>
          <w:instrText xml:space="preserve"> PAGEREF _Toc514140019 \h </w:instrText>
        </w:r>
        <w:r w:rsidR="00087ABF">
          <w:rPr>
            <w:noProof/>
            <w:webHidden/>
          </w:rPr>
        </w:r>
        <w:r w:rsidR="00087ABF">
          <w:rPr>
            <w:noProof/>
            <w:webHidden/>
          </w:rPr>
          <w:fldChar w:fldCharType="separate"/>
        </w:r>
        <w:r w:rsidR="00087ABF">
          <w:rPr>
            <w:noProof/>
            <w:webHidden/>
          </w:rPr>
          <w:t>20</w:t>
        </w:r>
        <w:r w:rsidR="00087ABF">
          <w:rPr>
            <w:noProof/>
            <w:webHidden/>
          </w:rPr>
          <w:fldChar w:fldCharType="end"/>
        </w:r>
      </w:hyperlink>
    </w:p>
    <w:p w:rsidR="00087ABF" w:rsidRDefault="00D4217F">
      <w:pPr>
        <w:pStyle w:val="TDC2"/>
        <w:rPr>
          <w:rFonts w:eastAsiaTheme="minorEastAsia"/>
          <w:smallCaps w:val="0"/>
          <w:noProof/>
          <w:sz w:val="22"/>
          <w:szCs w:val="22"/>
          <w:lang w:eastAsia="es-ES"/>
        </w:rPr>
      </w:pPr>
      <w:hyperlink w:anchor="_Toc514140020" w:history="1">
        <w:r w:rsidR="00087ABF" w:rsidRPr="008433DE">
          <w:rPr>
            <w:rStyle w:val="Hipervnculo"/>
            <w:noProof/>
          </w:rPr>
          <w:t>Relaciones entre variables</w:t>
        </w:r>
        <w:r w:rsidR="00087ABF">
          <w:rPr>
            <w:noProof/>
            <w:webHidden/>
          </w:rPr>
          <w:tab/>
        </w:r>
        <w:r w:rsidR="00087ABF">
          <w:rPr>
            <w:noProof/>
            <w:webHidden/>
          </w:rPr>
          <w:fldChar w:fldCharType="begin"/>
        </w:r>
        <w:r w:rsidR="00087ABF">
          <w:rPr>
            <w:noProof/>
            <w:webHidden/>
          </w:rPr>
          <w:instrText xml:space="preserve"> PAGEREF _Toc514140020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D4217F">
      <w:pPr>
        <w:pStyle w:val="TDC1"/>
        <w:tabs>
          <w:tab w:val="right" w:leader="dot" w:pos="8494"/>
        </w:tabs>
        <w:rPr>
          <w:rFonts w:eastAsiaTheme="minorEastAsia"/>
          <w:b w:val="0"/>
          <w:bCs w:val="0"/>
          <w:caps w:val="0"/>
          <w:noProof/>
          <w:sz w:val="22"/>
          <w:szCs w:val="22"/>
          <w:lang w:eastAsia="es-ES"/>
        </w:rPr>
      </w:pPr>
      <w:hyperlink w:anchor="_Toc514140021" w:history="1">
        <w:r w:rsidR="00087ABF" w:rsidRPr="008433DE">
          <w:rPr>
            <w:rStyle w:val="Hipervnculo"/>
            <w:noProof/>
          </w:rPr>
          <w:t>Discusión</w:t>
        </w:r>
        <w:r w:rsidR="00087ABF">
          <w:rPr>
            <w:noProof/>
            <w:webHidden/>
          </w:rPr>
          <w:tab/>
        </w:r>
        <w:r w:rsidR="00087ABF">
          <w:rPr>
            <w:noProof/>
            <w:webHidden/>
          </w:rPr>
          <w:fldChar w:fldCharType="begin"/>
        </w:r>
        <w:r w:rsidR="00087ABF">
          <w:rPr>
            <w:noProof/>
            <w:webHidden/>
          </w:rPr>
          <w:instrText xml:space="preserve"> PAGEREF _Toc514140021 \h </w:instrText>
        </w:r>
        <w:r w:rsidR="00087ABF">
          <w:rPr>
            <w:noProof/>
            <w:webHidden/>
          </w:rPr>
        </w:r>
        <w:r w:rsidR="00087ABF">
          <w:rPr>
            <w:noProof/>
            <w:webHidden/>
          </w:rPr>
          <w:fldChar w:fldCharType="separate"/>
        </w:r>
        <w:r w:rsidR="00087ABF">
          <w:rPr>
            <w:noProof/>
            <w:webHidden/>
          </w:rPr>
          <w:t>23</w:t>
        </w:r>
        <w:r w:rsidR="00087ABF">
          <w:rPr>
            <w:noProof/>
            <w:webHidden/>
          </w:rPr>
          <w:fldChar w:fldCharType="end"/>
        </w:r>
      </w:hyperlink>
    </w:p>
    <w:p w:rsidR="00087ABF" w:rsidRDefault="00D4217F">
      <w:pPr>
        <w:pStyle w:val="TDC1"/>
        <w:tabs>
          <w:tab w:val="right" w:leader="dot" w:pos="8494"/>
        </w:tabs>
        <w:rPr>
          <w:rFonts w:eastAsiaTheme="minorEastAsia"/>
          <w:b w:val="0"/>
          <w:bCs w:val="0"/>
          <w:caps w:val="0"/>
          <w:noProof/>
          <w:sz w:val="22"/>
          <w:szCs w:val="22"/>
          <w:lang w:eastAsia="es-ES"/>
        </w:rPr>
      </w:pPr>
      <w:hyperlink w:anchor="_Toc514140022" w:history="1">
        <w:r w:rsidR="00087ABF" w:rsidRPr="008433DE">
          <w:rPr>
            <w:rStyle w:val="Hipervnculo"/>
            <w:noProof/>
          </w:rPr>
          <w:t>Conclusiones</w:t>
        </w:r>
        <w:r w:rsidR="00087ABF">
          <w:rPr>
            <w:noProof/>
            <w:webHidden/>
          </w:rPr>
          <w:tab/>
        </w:r>
        <w:r w:rsidR="00087ABF">
          <w:rPr>
            <w:noProof/>
            <w:webHidden/>
          </w:rPr>
          <w:fldChar w:fldCharType="begin"/>
        </w:r>
        <w:r w:rsidR="00087ABF">
          <w:rPr>
            <w:noProof/>
            <w:webHidden/>
          </w:rPr>
          <w:instrText xml:space="preserve"> PAGEREF _Toc514140022 \h </w:instrText>
        </w:r>
        <w:r w:rsidR="00087ABF">
          <w:rPr>
            <w:noProof/>
            <w:webHidden/>
          </w:rPr>
        </w:r>
        <w:r w:rsidR="00087ABF">
          <w:rPr>
            <w:noProof/>
            <w:webHidden/>
          </w:rPr>
          <w:fldChar w:fldCharType="separate"/>
        </w:r>
        <w:r w:rsidR="00087ABF">
          <w:rPr>
            <w:noProof/>
            <w:webHidden/>
          </w:rPr>
          <w:t>23</w:t>
        </w:r>
        <w:r w:rsidR="00087ABF">
          <w:rPr>
            <w:noProof/>
            <w:webHidden/>
          </w:rPr>
          <w:fldChar w:fldCharType="end"/>
        </w:r>
      </w:hyperlink>
    </w:p>
    <w:p w:rsidR="00087ABF" w:rsidRDefault="00D4217F">
      <w:pPr>
        <w:pStyle w:val="TDC1"/>
        <w:tabs>
          <w:tab w:val="right" w:leader="dot" w:pos="8494"/>
        </w:tabs>
        <w:rPr>
          <w:rFonts w:eastAsiaTheme="minorEastAsia"/>
          <w:b w:val="0"/>
          <w:bCs w:val="0"/>
          <w:caps w:val="0"/>
          <w:noProof/>
          <w:sz w:val="22"/>
          <w:szCs w:val="22"/>
          <w:lang w:eastAsia="es-ES"/>
        </w:rPr>
      </w:pPr>
      <w:hyperlink w:anchor="_Toc514140023" w:history="1">
        <w:r w:rsidR="00087ABF" w:rsidRPr="008433DE">
          <w:rPr>
            <w:rStyle w:val="Hipervnculo"/>
            <w:noProof/>
          </w:rPr>
          <w:t>Bibliografía</w:t>
        </w:r>
        <w:r w:rsidR="00087ABF">
          <w:rPr>
            <w:noProof/>
            <w:webHidden/>
          </w:rPr>
          <w:tab/>
        </w:r>
        <w:r w:rsidR="00087ABF">
          <w:rPr>
            <w:noProof/>
            <w:webHidden/>
          </w:rPr>
          <w:fldChar w:fldCharType="begin"/>
        </w:r>
        <w:r w:rsidR="00087ABF">
          <w:rPr>
            <w:noProof/>
            <w:webHidden/>
          </w:rPr>
          <w:instrText xml:space="preserve"> PAGEREF _Toc514140023 \h </w:instrText>
        </w:r>
        <w:r w:rsidR="00087ABF">
          <w:rPr>
            <w:noProof/>
            <w:webHidden/>
          </w:rPr>
        </w:r>
        <w:r w:rsidR="00087ABF">
          <w:rPr>
            <w:noProof/>
            <w:webHidden/>
          </w:rPr>
          <w:fldChar w:fldCharType="separate"/>
        </w:r>
        <w:r w:rsidR="00087ABF">
          <w:rPr>
            <w:noProof/>
            <w:webHidden/>
          </w:rPr>
          <w:t>23</w:t>
        </w:r>
        <w:r w:rsidR="00087ABF">
          <w:rPr>
            <w:noProof/>
            <w:webHidden/>
          </w:rPr>
          <w:fldChar w:fldCharType="end"/>
        </w:r>
      </w:hyperlink>
    </w:p>
    <w:p w:rsidR="00CE72B9" w:rsidRDefault="001E752C" w:rsidP="00900E8E">
      <w:r>
        <w:fldChar w:fldCharType="end"/>
      </w:r>
    </w:p>
    <w:p w:rsidR="00900E8E" w:rsidRDefault="00900E8E" w:rsidP="00900E8E"/>
    <w:p w:rsidR="00816CDF" w:rsidRDefault="00816CDF">
      <w:pPr>
        <w:sectPr w:rsidR="00816CDF" w:rsidSect="0090528B">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de Figuras</w:t>
      </w:r>
    </w:p>
    <w:p w:rsidR="00087ABF" w:rsidRDefault="001E752C">
      <w:pPr>
        <w:pStyle w:val="Tabladeilustraciones"/>
        <w:tabs>
          <w:tab w:val="right" w:leader="dot" w:pos="8494"/>
        </w:tabs>
        <w:rPr>
          <w:rFonts w:eastAsiaTheme="minorEastAsia"/>
          <w:b w:val="0"/>
          <w:bCs w:val="0"/>
          <w:noProof/>
          <w:sz w:val="22"/>
          <w:szCs w:val="22"/>
          <w:lang w:eastAsia="es-ES"/>
        </w:rPr>
      </w:pPr>
      <w:r>
        <w:fldChar w:fldCharType="begin"/>
      </w:r>
      <w:r w:rsidR="00BE2B5B">
        <w:instrText xml:space="preserve"> TOC \h \z \t "Epígrafe" \c </w:instrText>
      </w:r>
      <w:r>
        <w:fldChar w:fldCharType="separate"/>
      </w:r>
      <w:hyperlink r:id="rId14" w:anchor="_Toc514140142" w:history="1">
        <w:r w:rsidR="00087ABF" w:rsidRPr="00276875">
          <w:rPr>
            <w:rStyle w:val="Hipervnculo"/>
            <w:noProof/>
          </w:rPr>
          <w:t>Figura 1. Proporción de hombres y mujeres en la muestra.</w:t>
        </w:r>
        <w:r w:rsidR="00087ABF">
          <w:rPr>
            <w:noProof/>
            <w:webHidden/>
          </w:rPr>
          <w:tab/>
        </w:r>
        <w:r w:rsidR="00087ABF">
          <w:rPr>
            <w:noProof/>
            <w:webHidden/>
          </w:rPr>
          <w:fldChar w:fldCharType="begin"/>
        </w:r>
        <w:r w:rsidR="00087ABF">
          <w:rPr>
            <w:noProof/>
            <w:webHidden/>
          </w:rPr>
          <w:instrText xml:space="preserve"> PAGEREF _Toc514140142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D4217F">
      <w:pPr>
        <w:pStyle w:val="Tabladeilustraciones"/>
        <w:tabs>
          <w:tab w:val="right" w:leader="dot" w:pos="8494"/>
        </w:tabs>
        <w:rPr>
          <w:rFonts w:eastAsiaTheme="minorEastAsia"/>
          <w:b w:val="0"/>
          <w:bCs w:val="0"/>
          <w:noProof/>
          <w:sz w:val="22"/>
          <w:szCs w:val="22"/>
          <w:lang w:eastAsia="es-ES"/>
        </w:rPr>
      </w:pPr>
      <w:hyperlink r:id="rId15" w:anchor="_Toc514140143" w:history="1">
        <w:r w:rsidR="00087ABF" w:rsidRPr="00276875">
          <w:rPr>
            <w:rStyle w:val="Hipervnculo"/>
            <w:noProof/>
          </w:rPr>
          <w:t>Figura 2. Proporción de pacientes mayores y menores de 60 años.</w:t>
        </w:r>
        <w:r w:rsidR="00087ABF">
          <w:rPr>
            <w:noProof/>
            <w:webHidden/>
          </w:rPr>
          <w:tab/>
        </w:r>
        <w:r w:rsidR="00087ABF">
          <w:rPr>
            <w:noProof/>
            <w:webHidden/>
          </w:rPr>
          <w:fldChar w:fldCharType="begin"/>
        </w:r>
        <w:r w:rsidR="00087ABF">
          <w:rPr>
            <w:noProof/>
            <w:webHidden/>
          </w:rPr>
          <w:instrText xml:space="preserve"> PAGEREF _Toc514140143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D4217F">
      <w:pPr>
        <w:pStyle w:val="Tabladeilustraciones"/>
        <w:tabs>
          <w:tab w:val="right" w:leader="dot" w:pos="8494"/>
        </w:tabs>
        <w:rPr>
          <w:rFonts w:eastAsiaTheme="minorEastAsia"/>
          <w:b w:val="0"/>
          <w:bCs w:val="0"/>
          <w:noProof/>
          <w:sz w:val="22"/>
          <w:szCs w:val="22"/>
          <w:lang w:eastAsia="es-ES"/>
        </w:rPr>
      </w:pPr>
      <w:hyperlink r:id="rId16" w:anchor="_Toc514140144" w:history="1">
        <w:r w:rsidR="00087ABF" w:rsidRPr="00276875">
          <w:rPr>
            <w:rStyle w:val="Hipervnculo"/>
            <w:noProof/>
          </w:rPr>
          <w:t>Figura 3. Proporción de pacientes que presentan algún tipo de comorbilidad.</w:t>
        </w:r>
        <w:r w:rsidR="00087ABF">
          <w:rPr>
            <w:noProof/>
            <w:webHidden/>
          </w:rPr>
          <w:tab/>
        </w:r>
        <w:r w:rsidR="00087ABF">
          <w:rPr>
            <w:noProof/>
            <w:webHidden/>
          </w:rPr>
          <w:fldChar w:fldCharType="begin"/>
        </w:r>
        <w:r w:rsidR="00087ABF">
          <w:rPr>
            <w:noProof/>
            <w:webHidden/>
          </w:rPr>
          <w:instrText xml:space="preserve"> PAGEREF _Toc514140144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D4217F">
      <w:pPr>
        <w:pStyle w:val="Tabladeilustraciones"/>
        <w:tabs>
          <w:tab w:val="right" w:leader="dot" w:pos="8494"/>
        </w:tabs>
        <w:rPr>
          <w:rFonts w:eastAsiaTheme="minorEastAsia"/>
          <w:b w:val="0"/>
          <w:bCs w:val="0"/>
          <w:noProof/>
          <w:sz w:val="22"/>
          <w:szCs w:val="22"/>
          <w:lang w:eastAsia="es-ES"/>
        </w:rPr>
      </w:pPr>
      <w:hyperlink r:id="rId17" w:anchor="_Toc514140145" w:history="1">
        <w:r w:rsidR="00087ABF" w:rsidRPr="00276875">
          <w:rPr>
            <w:rStyle w:val="Hipervnculo"/>
            <w:noProof/>
          </w:rPr>
          <w:t>Figura 7. Localización de los aneurismas</w:t>
        </w:r>
        <w:r w:rsidR="00087ABF">
          <w:rPr>
            <w:noProof/>
            <w:webHidden/>
          </w:rPr>
          <w:tab/>
        </w:r>
        <w:r w:rsidR="00087ABF">
          <w:rPr>
            <w:noProof/>
            <w:webHidden/>
          </w:rPr>
          <w:fldChar w:fldCharType="begin"/>
        </w:r>
        <w:r w:rsidR="00087ABF">
          <w:rPr>
            <w:noProof/>
            <w:webHidden/>
          </w:rPr>
          <w:instrText xml:space="preserve"> PAGEREF _Toc514140145 \h </w:instrText>
        </w:r>
        <w:r w:rsidR="00087ABF">
          <w:rPr>
            <w:noProof/>
            <w:webHidden/>
          </w:rPr>
        </w:r>
        <w:r w:rsidR="00087ABF">
          <w:rPr>
            <w:noProof/>
            <w:webHidden/>
          </w:rPr>
          <w:fldChar w:fldCharType="separate"/>
        </w:r>
        <w:r w:rsidR="00087ABF">
          <w:rPr>
            <w:noProof/>
            <w:webHidden/>
          </w:rPr>
          <w:t>20</w:t>
        </w:r>
        <w:r w:rsidR="00087ABF">
          <w:rPr>
            <w:noProof/>
            <w:webHidden/>
          </w:rPr>
          <w:fldChar w:fldCharType="end"/>
        </w:r>
      </w:hyperlink>
    </w:p>
    <w:p w:rsidR="00087ABF" w:rsidRDefault="00D4217F">
      <w:pPr>
        <w:pStyle w:val="Tabladeilustraciones"/>
        <w:tabs>
          <w:tab w:val="right" w:leader="dot" w:pos="8494"/>
        </w:tabs>
        <w:rPr>
          <w:rFonts w:eastAsiaTheme="minorEastAsia"/>
          <w:b w:val="0"/>
          <w:bCs w:val="0"/>
          <w:noProof/>
          <w:sz w:val="22"/>
          <w:szCs w:val="22"/>
          <w:lang w:eastAsia="es-ES"/>
        </w:rPr>
      </w:pPr>
      <w:hyperlink r:id="rId18" w:anchor="_Toc514140146" w:history="1">
        <w:r w:rsidR="00087ABF" w:rsidRPr="00276875">
          <w:rPr>
            <w:rStyle w:val="Hipervnculo"/>
            <w:noProof/>
          </w:rPr>
          <w:t>Figura 8. Porcentaje de oclusión de los aneurismas</w:t>
        </w:r>
        <w:r w:rsidR="00087ABF">
          <w:rPr>
            <w:noProof/>
            <w:webHidden/>
          </w:rPr>
          <w:tab/>
        </w:r>
        <w:r w:rsidR="00087ABF">
          <w:rPr>
            <w:noProof/>
            <w:webHidden/>
          </w:rPr>
          <w:fldChar w:fldCharType="begin"/>
        </w:r>
        <w:r w:rsidR="00087ABF">
          <w:rPr>
            <w:noProof/>
            <w:webHidden/>
          </w:rPr>
          <w:instrText xml:space="preserve"> PAGEREF _Toc514140146 \h </w:instrText>
        </w:r>
        <w:r w:rsidR="00087ABF">
          <w:rPr>
            <w:noProof/>
            <w:webHidden/>
          </w:rPr>
        </w:r>
        <w:r w:rsidR="00087ABF">
          <w:rPr>
            <w:noProof/>
            <w:webHidden/>
          </w:rPr>
          <w:fldChar w:fldCharType="separate"/>
        </w:r>
        <w:r w:rsidR="00087ABF">
          <w:rPr>
            <w:noProof/>
            <w:webHidden/>
          </w:rPr>
          <w:t>20</w:t>
        </w:r>
        <w:r w:rsidR="00087ABF">
          <w:rPr>
            <w:noProof/>
            <w:webHidden/>
          </w:rPr>
          <w:fldChar w:fldCharType="end"/>
        </w:r>
      </w:hyperlink>
    </w:p>
    <w:p w:rsidR="00087ABF" w:rsidRDefault="00D4217F">
      <w:pPr>
        <w:pStyle w:val="Tabladeilustraciones"/>
        <w:tabs>
          <w:tab w:val="right" w:leader="dot" w:pos="8494"/>
        </w:tabs>
        <w:rPr>
          <w:rFonts w:eastAsiaTheme="minorEastAsia"/>
          <w:b w:val="0"/>
          <w:bCs w:val="0"/>
          <w:noProof/>
          <w:sz w:val="22"/>
          <w:szCs w:val="22"/>
          <w:lang w:eastAsia="es-ES"/>
        </w:rPr>
      </w:pPr>
      <w:hyperlink r:id="rId19" w:anchor="_Toc514140147" w:history="1">
        <w:r w:rsidR="00087ABF" w:rsidRPr="00276875">
          <w:rPr>
            <w:rStyle w:val="Hipervnculo"/>
            <w:noProof/>
          </w:rPr>
          <w:t>Figura 9. Proporción de complicaciones</w:t>
        </w:r>
        <w:r w:rsidR="00087ABF">
          <w:rPr>
            <w:noProof/>
            <w:webHidden/>
          </w:rPr>
          <w:tab/>
        </w:r>
        <w:r w:rsidR="00087ABF">
          <w:rPr>
            <w:noProof/>
            <w:webHidden/>
          </w:rPr>
          <w:fldChar w:fldCharType="begin"/>
        </w:r>
        <w:r w:rsidR="00087ABF">
          <w:rPr>
            <w:noProof/>
            <w:webHidden/>
          </w:rPr>
          <w:instrText xml:space="preserve"> PAGEREF _Toc514140147 \h </w:instrText>
        </w:r>
        <w:r w:rsidR="00087ABF">
          <w:rPr>
            <w:noProof/>
            <w:webHidden/>
          </w:rPr>
        </w:r>
        <w:r w:rsidR="00087ABF">
          <w:rPr>
            <w:noProof/>
            <w:webHidden/>
          </w:rPr>
          <w:fldChar w:fldCharType="separate"/>
        </w:r>
        <w:r w:rsidR="00087ABF">
          <w:rPr>
            <w:noProof/>
            <w:webHidden/>
          </w:rPr>
          <w:t>20</w:t>
        </w:r>
        <w:r w:rsidR="00087ABF">
          <w:rPr>
            <w:noProof/>
            <w:webHidden/>
          </w:rPr>
          <w:fldChar w:fldCharType="end"/>
        </w:r>
      </w:hyperlink>
    </w:p>
    <w:p w:rsidR="00087ABF" w:rsidRDefault="00D4217F">
      <w:pPr>
        <w:pStyle w:val="Tabladeilustraciones"/>
        <w:tabs>
          <w:tab w:val="right" w:leader="dot" w:pos="8494"/>
        </w:tabs>
        <w:rPr>
          <w:rFonts w:eastAsiaTheme="minorEastAsia"/>
          <w:b w:val="0"/>
          <w:bCs w:val="0"/>
          <w:noProof/>
          <w:sz w:val="22"/>
          <w:szCs w:val="22"/>
          <w:lang w:eastAsia="es-ES"/>
        </w:rPr>
      </w:pPr>
      <w:hyperlink r:id="rId20" w:anchor="_Toc514140148" w:history="1">
        <w:r w:rsidR="00087ABF" w:rsidRPr="00276875">
          <w:rPr>
            <w:rStyle w:val="Hipervnculo"/>
            <w:noProof/>
          </w:rPr>
          <w:t>Tabla 1. Tabla cruzada entre hábito tabáquico y la edad.</w:t>
        </w:r>
        <w:r w:rsidR="00087ABF">
          <w:rPr>
            <w:noProof/>
            <w:webHidden/>
          </w:rPr>
          <w:tab/>
        </w:r>
        <w:r w:rsidR="00087ABF">
          <w:rPr>
            <w:noProof/>
            <w:webHidden/>
          </w:rPr>
          <w:fldChar w:fldCharType="begin"/>
        </w:r>
        <w:r w:rsidR="00087ABF">
          <w:rPr>
            <w:noProof/>
            <w:webHidden/>
          </w:rPr>
          <w:instrText xml:space="preserve"> PAGEREF _Toc514140148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D4217F">
      <w:pPr>
        <w:pStyle w:val="Tabladeilustraciones"/>
        <w:tabs>
          <w:tab w:val="right" w:leader="dot" w:pos="8494"/>
        </w:tabs>
        <w:rPr>
          <w:rFonts w:eastAsiaTheme="minorEastAsia"/>
          <w:b w:val="0"/>
          <w:bCs w:val="0"/>
          <w:noProof/>
          <w:sz w:val="22"/>
          <w:szCs w:val="22"/>
          <w:lang w:eastAsia="es-ES"/>
        </w:rPr>
      </w:pPr>
      <w:hyperlink r:id="rId21" w:anchor="_Toc514140149" w:history="1">
        <w:r w:rsidR="00087ABF" w:rsidRPr="00276875">
          <w:rPr>
            <w:rStyle w:val="Hipervnculo"/>
            <w:noProof/>
          </w:rPr>
          <w:t>Figura 10. Diagrama de barras: Relación entre edad y presencia de comorbilidades.</w:t>
        </w:r>
        <w:r w:rsidR="00087ABF">
          <w:rPr>
            <w:noProof/>
            <w:webHidden/>
          </w:rPr>
          <w:tab/>
        </w:r>
        <w:r w:rsidR="00087ABF">
          <w:rPr>
            <w:noProof/>
            <w:webHidden/>
          </w:rPr>
          <w:fldChar w:fldCharType="begin"/>
        </w:r>
        <w:r w:rsidR="00087ABF">
          <w:rPr>
            <w:noProof/>
            <w:webHidden/>
          </w:rPr>
          <w:instrText xml:space="preserve"> PAGEREF _Toc514140149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D4217F">
      <w:pPr>
        <w:pStyle w:val="Tabladeilustraciones"/>
        <w:tabs>
          <w:tab w:val="right" w:leader="dot" w:pos="8494"/>
        </w:tabs>
        <w:rPr>
          <w:rFonts w:eastAsiaTheme="minorEastAsia"/>
          <w:b w:val="0"/>
          <w:bCs w:val="0"/>
          <w:noProof/>
          <w:sz w:val="22"/>
          <w:szCs w:val="22"/>
          <w:lang w:eastAsia="es-ES"/>
        </w:rPr>
      </w:pPr>
      <w:hyperlink r:id="rId22" w:anchor="_Toc514140150" w:history="1">
        <w:r w:rsidR="00087ABF" w:rsidRPr="00276875">
          <w:rPr>
            <w:rStyle w:val="Hipervnculo"/>
            <w:noProof/>
          </w:rPr>
          <w:t>Figura 11. Diagrama de barras que representa la relación entre el sexo y la presencia de clínica neurológica al diagnóstico.</w:t>
        </w:r>
        <w:r w:rsidR="00087ABF">
          <w:rPr>
            <w:noProof/>
            <w:webHidden/>
          </w:rPr>
          <w:tab/>
        </w:r>
        <w:r w:rsidR="00087ABF">
          <w:rPr>
            <w:noProof/>
            <w:webHidden/>
          </w:rPr>
          <w:fldChar w:fldCharType="begin"/>
        </w:r>
        <w:r w:rsidR="00087ABF">
          <w:rPr>
            <w:noProof/>
            <w:webHidden/>
          </w:rPr>
          <w:instrText xml:space="preserve"> PAGEREF _Toc514140150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D4217F">
      <w:pPr>
        <w:pStyle w:val="Tabladeilustraciones"/>
        <w:tabs>
          <w:tab w:val="right" w:leader="dot" w:pos="8494"/>
        </w:tabs>
        <w:rPr>
          <w:rFonts w:eastAsiaTheme="minorEastAsia"/>
          <w:b w:val="0"/>
          <w:bCs w:val="0"/>
          <w:noProof/>
          <w:sz w:val="22"/>
          <w:szCs w:val="22"/>
          <w:lang w:eastAsia="es-ES"/>
        </w:rPr>
      </w:pPr>
      <w:hyperlink r:id="rId23" w:anchor="_Toc514140151" w:history="1">
        <w:r w:rsidR="00087ABF" w:rsidRPr="00276875">
          <w:rPr>
            <w:rStyle w:val="Hipervnculo"/>
            <w:noProof/>
          </w:rPr>
          <w:t>Figura 12. Diagrama de barras que representa la relación entre el consumo de alcohol y la presencia de clínica neurológica al diagnóstico.</w:t>
        </w:r>
        <w:r w:rsidR="00087ABF">
          <w:rPr>
            <w:noProof/>
            <w:webHidden/>
          </w:rPr>
          <w:tab/>
        </w:r>
        <w:r w:rsidR="00087ABF">
          <w:rPr>
            <w:noProof/>
            <w:webHidden/>
          </w:rPr>
          <w:fldChar w:fldCharType="begin"/>
        </w:r>
        <w:r w:rsidR="00087ABF">
          <w:rPr>
            <w:noProof/>
            <w:webHidden/>
          </w:rPr>
          <w:instrText xml:space="preserve"> PAGEREF _Toc514140151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D4217F">
      <w:pPr>
        <w:pStyle w:val="Tabladeilustraciones"/>
        <w:tabs>
          <w:tab w:val="right" w:leader="dot" w:pos="8494"/>
        </w:tabs>
        <w:rPr>
          <w:rFonts w:eastAsiaTheme="minorEastAsia"/>
          <w:b w:val="0"/>
          <w:bCs w:val="0"/>
          <w:noProof/>
          <w:sz w:val="22"/>
          <w:szCs w:val="22"/>
          <w:lang w:eastAsia="es-ES"/>
        </w:rPr>
      </w:pPr>
      <w:hyperlink r:id="rId24" w:anchor="_Toc514140152" w:history="1">
        <w:r w:rsidR="00087ABF" w:rsidRPr="00276875">
          <w:rPr>
            <w:rStyle w:val="Hipervnculo"/>
            <w:noProof/>
          </w:rPr>
          <w:t>Figura 13. Diagrama de barras que representa la relación entre el sexo y el consumo de alcohol.</w:t>
        </w:r>
        <w:r w:rsidR="00087ABF">
          <w:rPr>
            <w:noProof/>
            <w:webHidden/>
          </w:rPr>
          <w:tab/>
        </w:r>
        <w:r w:rsidR="00087ABF">
          <w:rPr>
            <w:noProof/>
            <w:webHidden/>
          </w:rPr>
          <w:fldChar w:fldCharType="begin"/>
        </w:r>
        <w:r w:rsidR="00087ABF">
          <w:rPr>
            <w:noProof/>
            <w:webHidden/>
          </w:rPr>
          <w:instrText xml:space="preserve"> PAGEREF _Toc514140152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D4217F">
      <w:pPr>
        <w:pStyle w:val="Tabladeilustraciones"/>
        <w:tabs>
          <w:tab w:val="right" w:leader="dot" w:pos="8494"/>
        </w:tabs>
        <w:rPr>
          <w:rFonts w:eastAsiaTheme="minorEastAsia"/>
          <w:b w:val="0"/>
          <w:bCs w:val="0"/>
          <w:noProof/>
          <w:sz w:val="22"/>
          <w:szCs w:val="22"/>
          <w:lang w:eastAsia="es-ES"/>
        </w:rPr>
      </w:pPr>
      <w:hyperlink r:id="rId25" w:anchor="_Toc514140153" w:history="1">
        <w:r w:rsidR="00087ABF" w:rsidRPr="00276875">
          <w:rPr>
            <w:rStyle w:val="Hipervnculo"/>
            <w:noProof/>
          </w:rPr>
          <w:t>Figura 14. Distribución de las localizaciones de los aneurismas según su tamaño</w:t>
        </w:r>
        <w:r w:rsidR="00087ABF">
          <w:rPr>
            <w:noProof/>
            <w:webHidden/>
          </w:rPr>
          <w:tab/>
        </w:r>
        <w:r w:rsidR="00087ABF">
          <w:rPr>
            <w:noProof/>
            <w:webHidden/>
          </w:rPr>
          <w:fldChar w:fldCharType="begin"/>
        </w:r>
        <w:r w:rsidR="00087ABF">
          <w:rPr>
            <w:noProof/>
            <w:webHidden/>
          </w:rPr>
          <w:instrText xml:space="preserve"> PAGEREF _Toc514140153 \h </w:instrText>
        </w:r>
        <w:r w:rsidR="00087ABF">
          <w:rPr>
            <w:noProof/>
            <w:webHidden/>
          </w:rPr>
        </w:r>
        <w:r w:rsidR="00087ABF">
          <w:rPr>
            <w:noProof/>
            <w:webHidden/>
          </w:rPr>
          <w:fldChar w:fldCharType="separate"/>
        </w:r>
        <w:r w:rsidR="00087ABF">
          <w:rPr>
            <w:noProof/>
            <w:webHidden/>
          </w:rPr>
          <w:t>22</w:t>
        </w:r>
        <w:r w:rsidR="00087ABF">
          <w:rPr>
            <w:noProof/>
            <w:webHidden/>
          </w:rPr>
          <w:fldChar w:fldCharType="end"/>
        </w:r>
      </w:hyperlink>
    </w:p>
    <w:p w:rsidR="00087ABF" w:rsidRDefault="00D4217F">
      <w:pPr>
        <w:pStyle w:val="Tabladeilustraciones"/>
        <w:tabs>
          <w:tab w:val="right" w:leader="dot" w:pos="8494"/>
        </w:tabs>
        <w:rPr>
          <w:rFonts w:eastAsiaTheme="minorEastAsia"/>
          <w:b w:val="0"/>
          <w:bCs w:val="0"/>
          <w:noProof/>
          <w:sz w:val="22"/>
          <w:szCs w:val="22"/>
          <w:lang w:eastAsia="es-ES"/>
        </w:rPr>
      </w:pPr>
      <w:hyperlink r:id="rId26" w:anchor="_Toc514140154" w:history="1">
        <w:r w:rsidR="00087ABF" w:rsidRPr="00276875">
          <w:rPr>
            <w:rStyle w:val="Hipervnculo"/>
            <w:noProof/>
          </w:rPr>
          <w:t>Tabla 2.  Estimación de riesgo  para número de aneurismas y tamaño</w:t>
        </w:r>
        <w:r w:rsidR="00087ABF">
          <w:rPr>
            <w:noProof/>
            <w:webHidden/>
          </w:rPr>
          <w:tab/>
        </w:r>
        <w:r w:rsidR="00087ABF">
          <w:rPr>
            <w:noProof/>
            <w:webHidden/>
          </w:rPr>
          <w:fldChar w:fldCharType="begin"/>
        </w:r>
        <w:r w:rsidR="00087ABF">
          <w:rPr>
            <w:noProof/>
            <w:webHidden/>
          </w:rPr>
          <w:instrText xml:space="preserve"> PAGEREF _Toc514140154 \h </w:instrText>
        </w:r>
        <w:r w:rsidR="00087ABF">
          <w:rPr>
            <w:noProof/>
            <w:webHidden/>
          </w:rPr>
        </w:r>
        <w:r w:rsidR="00087ABF">
          <w:rPr>
            <w:noProof/>
            <w:webHidden/>
          </w:rPr>
          <w:fldChar w:fldCharType="separate"/>
        </w:r>
        <w:r w:rsidR="00087ABF">
          <w:rPr>
            <w:noProof/>
            <w:webHidden/>
          </w:rPr>
          <w:t>22</w:t>
        </w:r>
        <w:r w:rsidR="00087ABF">
          <w:rPr>
            <w:noProof/>
            <w:webHidden/>
          </w:rPr>
          <w:fldChar w:fldCharType="end"/>
        </w:r>
      </w:hyperlink>
    </w:p>
    <w:p w:rsidR="00087ABF" w:rsidRDefault="00D4217F">
      <w:pPr>
        <w:pStyle w:val="Tabladeilustraciones"/>
        <w:tabs>
          <w:tab w:val="right" w:leader="dot" w:pos="8494"/>
        </w:tabs>
        <w:rPr>
          <w:rFonts w:eastAsiaTheme="minorEastAsia"/>
          <w:b w:val="0"/>
          <w:bCs w:val="0"/>
          <w:noProof/>
          <w:sz w:val="22"/>
          <w:szCs w:val="22"/>
          <w:lang w:eastAsia="es-ES"/>
        </w:rPr>
      </w:pPr>
      <w:hyperlink r:id="rId27" w:anchor="_Toc514140155" w:history="1">
        <w:r w:rsidR="00087ABF" w:rsidRPr="00276875">
          <w:rPr>
            <w:rStyle w:val="Hipervnculo"/>
            <w:noProof/>
          </w:rPr>
          <w:t>Figura 15. Diagrama de barras que relaciona la técnica del TEV con el tipo de antiagregación.</w:t>
        </w:r>
        <w:r w:rsidR="00087ABF">
          <w:rPr>
            <w:noProof/>
            <w:webHidden/>
          </w:rPr>
          <w:tab/>
        </w:r>
        <w:r w:rsidR="00087ABF">
          <w:rPr>
            <w:noProof/>
            <w:webHidden/>
          </w:rPr>
          <w:fldChar w:fldCharType="begin"/>
        </w:r>
        <w:r w:rsidR="00087ABF">
          <w:rPr>
            <w:noProof/>
            <w:webHidden/>
          </w:rPr>
          <w:instrText xml:space="preserve"> PAGEREF _Toc514140155 \h </w:instrText>
        </w:r>
        <w:r w:rsidR="00087ABF">
          <w:rPr>
            <w:noProof/>
            <w:webHidden/>
          </w:rPr>
        </w:r>
        <w:r w:rsidR="00087ABF">
          <w:rPr>
            <w:noProof/>
            <w:webHidden/>
          </w:rPr>
          <w:fldChar w:fldCharType="separate"/>
        </w:r>
        <w:r w:rsidR="00087ABF">
          <w:rPr>
            <w:noProof/>
            <w:webHidden/>
          </w:rPr>
          <w:t>23</w:t>
        </w:r>
        <w:r w:rsidR="00087ABF">
          <w:rPr>
            <w:noProof/>
            <w:webHidden/>
          </w:rPr>
          <w:fldChar w:fldCharType="end"/>
        </w:r>
      </w:hyperlink>
    </w:p>
    <w:p w:rsidR="00087ABF" w:rsidRDefault="00D4217F">
      <w:pPr>
        <w:pStyle w:val="Tabladeilustraciones"/>
        <w:tabs>
          <w:tab w:val="right" w:leader="dot" w:pos="8494"/>
        </w:tabs>
        <w:rPr>
          <w:rFonts w:eastAsiaTheme="minorEastAsia"/>
          <w:b w:val="0"/>
          <w:bCs w:val="0"/>
          <w:noProof/>
          <w:sz w:val="22"/>
          <w:szCs w:val="22"/>
          <w:lang w:eastAsia="es-ES"/>
        </w:rPr>
      </w:pPr>
      <w:hyperlink r:id="rId28" w:anchor="_Toc514140156" w:history="1">
        <w:r w:rsidR="00087ABF" w:rsidRPr="00276875">
          <w:rPr>
            <w:rStyle w:val="Hipervnculo"/>
            <w:noProof/>
          </w:rPr>
          <w:t>Figura 16.Diagrama de barras que relaciona los antecedentes de HSA y el número de intervenciones realizadas.</w:t>
        </w:r>
        <w:r w:rsidR="00087ABF">
          <w:rPr>
            <w:noProof/>
            <w:webHidden/>
          </w:rPr>
          <w:tab/>
        </w:r>
        <w:r w:rsidR="00087ABF">
          <w:rPr>
            <w:noProof/>
            <w:webHidden/>
          </w:rPr>
          <w:fldChar w:fldCharType="begin"/>
        </w:r>
        <w:r w:rsidR="00087ABF">
          <w:rPr>
            <w:noProof/>
            <w:webHidden/>
          </w:rPr>
          <w:instrText xml:space="preserve"> PAGEREF _Toc514140156 \h </w:instrText>
        </w:r>
        <w:r w:rsidR="00087ABF">
          <w:rPr>
            <w:noProof/>
            <w:webHidden/>
          </w:rPr>
        </w:r>
        <w:r w:rsidR="00087ABF">
          <w:rPr>
            <w:noProof/>
            <w:webHidden/>
          </w:rPr>
          <w:fldChar w:fldCharType="separate"/>
        </w:r>
        <w:r w:rsidR="00087ABF">
          <w:rPr>
            <w:noProof/>
            <w:webHidden/>
          </w:rPr>
          <w:t>23</w:t>
        </w:r>
        <w:r w:rsidR="00087ABF">
          <w:rPr>
            <w:noProof/>
            <w:webHidden/>
          </w:rPr>
          <w:fldChar w:fldCharType="end"/>
        </w:r>
      </w:hyperlink>
    </w:p>
    <w:p w:rsidR="00900E8E" w:rsidRDefault="001E752C" w:rsidP="00900E8E">
      <w:r>
        <w:fldChar w:fldCharType="end"/>
      </w:r>
    </w:p>
    <w:p w:rsidR="007C3483" w:rsidRDefault="007C3483" w:rsidP="00900E8E"/>
    <w:p w:rsidR="00900E8E" w:rsidRDefault="00900E8E" w:rsidP="00900E8E"/>
    <w:p w:rsidR="00900E8E" w:rsidRDefault="00900E8E">
      <w:r>
        <w:br w:type="page"/>
      </w:r>
    </w:p>
    <w:p w:rsidR="004D03C8" w:rsidRDefault="004D03C8" w:rsidP="004D03C8">
      <w:pPr>
        <w:pStyle w:val="Ttulo1"/>
      </w:pPr>
      <w:bookmarkStart w:id="1" w:name="_Toc514140000"/>
      <w:r>
        <w:lastRenderedPageBreak/>
        <w:t>Introducción</w:t>
      </w:r>
      <w:bookmarkEnd w:id="1"/>
    </w:p>
    <w:p w:rsidR="00F308D9" w:rsidRDefault="00F308D9" w:rsidP="00F308D9">
      <w:pPr>
        <w:pStyle w:val="Ttulo2"/>
        <w:numPr>
          <w:ilvl w:val="1"/>
          <w:numId w:val="0"/>
        </w:numPr>
        <w:ind w:left="576" w:hanging="576"/>
      </w:pPr>
      <w:bookmarkStart w:id="2" w:name="_Toc514140001"/>
      <w:r>
        <w:t>Definición de aneurisma incidental</w:t>
      </w:r>
      <w:bookmarkEnd w:id="2"/>
    </w:p>
    <w:p w:rsidR="00F308D9" w:rsidRDefault="00F308D9" w:rsidP="00F308D9">
      <w:r>
        <w:t>Un aneurisma es la dilatación permanente de una arteria, aumentando su diámetro intraluminal al menos un 50%, comparado con el diámetro normal de dicha arteria</w:t>
      </w:r>
      <w:r w:rsidR="00121126">
        <w:t xml:space="preserve">. </w:t>
      </w:r>
      <w:r>
        <w:t>Los aneurismas se producen por el adelgazamiento de la túnica media del vaso, que sumado a la presión que ejerce la sangre que circula en su interior, provocan el abombamiento del vaso, es decir, el aneurisma. Por esto, los aneurismas suelen encontrarse normalmente en zonas de bifurcación, donde el impacto del flujo sanguíneo es mayor. Si el hallazgo del aneurisma se produce de manera casual, pasamos a denominarlo aneurisma incidental</w:t>
      </w:r>
      <w:r w:rsidR="00121126">
        <w:fldChar w:fldCharType="begin"/>
      </w:r>
      <w:r w:rsidR="00121126">
        <w:instrText xml:space="preserve"> ADDIN ZOTERO_ITEM CSL_CITATION {"citationID":"igmKiufa","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567-569","label":"page"}],"schema":"https://github.com/citation-style-language/schema/raw/master/csl-citation.json"} </w:instrText>
      </w:r>
      <w:r w:rsidR="00121126">
        <w:fldChar w:fldCharType="separate"/>
      </w:r>
      <w:r w:rsidR="009F7D3B" w:rsidRPr="009F7D3B">
        <w:rPr>
          <w:rFonts w:ascii="Calibri Light" w:hAnsi="Calibri Light" w:cs="Calibri Light"/>
        </w:rPr>
        <w:t>(1)</w:t>
      </w:r>
      <w:r w:rsidR="00121126">
        <w:fldChar w:fldCharType="end"/>
      </w:r>
      <w:r w:rsidR="00121126">
        <w:t>.</w:t>
      </w:r>
    </w:p>
    <w:p w:rsidR="00F308D9" w:rsidRDefault="00941260" w:rsidP="00F308D9">
      <w:r>
        <w:t>El aneurisma puede</w:t>
      </w:r>
      <w:r w:rsidR="00F308D9">
        <w:t xml:space="preserve"> dar clínica por dos mecanismos principalmente. El primero es por la presión que pudiera ejercer en los tejidos que le rodean, es decir, por efecto masa. En el caso de los aneurism</w:t>
      </w:r>
      <w:r>
        <w:t>as intracraneales esto podría provoca</w:t>
      </w:r>
      <w:r w:rsidR="00F308D9">
        <w:t xml:space="preserve">r desde cefaleas hasta déficits focales. El segundo mecanismo sería por la propia rotura del aneurisma, lo que </w:t>
      </w:r>
      <w:r>
        <w:t>desencadenaría un sangrado.</w:t>
      </w:r>
    </w:p>
    <w:p w:rsidR="00F308D9" w:rsidRDefault="00F308D9" w:rsidP="00F308D9">
      <w:r>
        <w:t>Existen distintos tipos de aneurismas, según su forma pueden ser: saculares, unidos al vaso por un cuello o pedúnculo, o fusiformes, con ensanchamiento de toda la circunferencia</w:t>
      </w:r>
      <w:r w:rsidR="00941260">
        <w:t xml:space="preserve"> del vaso</w:t>
      </w:r>
      <w:r>
        <w:t xml:space="preserve">. También pueden clasificarse según su etiología: micóticos, la pared se debilita por una infección bacteriana; secundarios a un traumatismo; </w:t>
      </w:r>
      <w:r w:rsidR="00941260">
        <w:t>etiología arterioesclerótica o hipertensiva</w:t>
      </w:r>
      <w:r>
        <w:t>; de origen idiopático o genético</w:t>
      </w:r>
      <w:r w:rsidR="00941260">
        <w:t>,</w:t>
      </w:r>
      <w:r>
        <w:t xml:space="preserve"> o a</w:t>
      </w:r>
      <w:r w:rsidR="00941260">
        <w:t xml:space="preserve">sociados a ciertas enfermedades </w:t>
      </w:r>
      <w:r>
        <w:t>como la poliquis</w:t>
      </w:r>
      <w:r w:rsidR="00941260">
        <w:t>tosis renal</w:t>
      </w:r>
      <w:r>
        <w:t xml:space="preserve"> y sobre todo a enfermedades del tejido conectivo: enfermedad de </w:t>
      </w:r>
      <w:proofErr w:type="spellStart"/>
      <w:r>
        <w:t>Ehlers-Danlos</w:t>
      </w:r>
      <w:proofErr w:type="spellEnd"/>
      <w:r>
        <w:t>, enfermedad</w:t>
      </w:r>
      <w:r w:rsidR="00941260">
        <w:t xml:space="preserve"> de </w:t>
      </w:r>
      <w:proofErr w:type="spellStart"/>
      <w:r w:rsidR="00941260">
        <w:t>Marfan</w:t>
      </w:r>
      <w:proofErr w:type="spellEnd"/>
      <w:r w:rsidR="00941260">
        <w:t>, coartación de aorta o</w:t>
      </w:r>
      <w:r>
        <w:t xml:space="preserve"> síndrome de Oler-Weber-</w:t>
      </w:r>
      <w:proofErr w:type="spellStart"/>
      <w:r>
        <w:t>Redu</w:t>
      </w:r>
      <w:proofErr w:type="spellEnd"/>
      <w:r>
        <w:fldChar w:fldCharType="begin"/>
      </w:r>
      <w:r>
        <w:instrText xml:space="preserve"> ADDIN ZOTERO_ITEM CSL_CITATION {"citationID":"4nMK31G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6","label":"page"}],"schema":"https://github.com/citation-style-language/schema/raw/master/csl-citation.json"} </w:instrText>
      </w:r>
      <w:r>
        <w:fldChar w:fldCharType="separate"/>
      </w:r>
      <w:r w:rsidR="009F7D3B" w:rsidRPr="009F7D3B">
        <w:rPr>
          <w:rFonts w:ascii="Calibri Light" w:hAnsi="Calibri Light" w:cs="Calibri Light"/>
        </w:rPr>
        <w:t>(2)</w:t>
      </w:r>
      <w:r>
        <w:fldChar w:fldCharType="end"/>
      </w:r>
      <w:r>
        <w:t>.</w:t>
      </w:r>
    </w:p>
    <w:p w:rsidR="00F308D9" w:rsidRDefault="00F308D9" w:rsidP="00F308D9">
      <w:pPr>
        <w:pStyle w:val="Ttulo2"/>
        <w:numPr>
          <w:ilvl w:val="1"/>
          <w:numId w:val="0"/>
        </w:numPr>
        <w:ind w:left="576" w:hanging="576"/>
      </w:pPr>
      <w:bookmarkStart w:id="3" w:name="_Toc514140002"/>
      <w:r>
        <w:t>Epidemiología</w:t>
      </w:r>
      <w:bookmarkEnd w:id="3"/>
    </w:p>
    <w:p w:rsidR="00F308D9" w:rsidRPr="00B33078" w:rsidRDefault="00F308D9" w:rsidP="00F308D9">
      <w:r w:rsidRPr="00B33078">
        <w:t>Debido a los avances conseguidos en técnicas de imagen y al aumento de su uso en las últimas décadas, se ha descubierto una mayor prevalencia de aneurismas intracraneales asintomáticos. Este aumento de la sensibilidad y especificidad en las pruebas ha significado un aumento en el número de aneurismas incidentales</w:t>
      </w:r>
      <w:r w:rsidRPr="00B33078">
        <w:fldChar w:fldCharType="begin"/>
      </w:r>
      <w:r w:rsidR="009F7D3B">
        <w:instrText xml:space="preserve"> ADDIN ZOTERO_ITEM CSL_CITATION {"citationID":"uprLMXMr","properties":{"formattedCitation":"(3)","plainCitation":"(3)","dontUpdate":true,"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Pr="00B33078">
        <w:fldChar w:fldCharType="end"/>
      </w:r>
      <w:r w:rsidR="009F7D3B" w:rsidRPr="009F7D3B">
        <w:rPr>
          <w:rFonts w:ascii="Calibri" w:hAnsi="Calibri" w:cs="Calibri"/>
        </w:rPr>
        <w:t>(3)(3)(3)(3)(3)(3)(3)(3)(3)(3)(3)(3)(3)(3)(3)</w:t>
      </w:r>
      <w:r w:rsidR="00852CA4">
        <w:t>.</w:t>
      </w:r>
      <w:r w:rsidR="00852CA4">
        <w:rPr>
          <w:rFonts w:ascii="Calibri" w:hAnsi="Calibri" w:cs="Calibri"/>
        </w:rPr>
        <w:t xml:space="preserve"> </w:t>
      </w:r>
      <w:r w:rsidRPr="00B33078">
        <w:t>Se estima que la prevalencia de aneurismas en la población adulta es de 3-5% (aunque varía d</w:t>
      </w:r>
      <w:r w:rsidR="00941260">
        <w:t xml:space="preserve">ependiendo de si el estudio es </w:t>
      </w:r>
      <w:r w:rsidR="00C90D84">
        <w:t xml:space="preserve"> mediante autopsia</w:t>
      </w:r>
      <w:r w:rsidR="00941260">
        <w:t xml:space="preserve"> o angiográfico</w:t>
      </w:r>
      <w:r w:rsidR="00C90D84">
        <w:t>)</w:t>
      </w:r>
      <w:r w:rsidRPr="00B33078">
        <w:t>, con un riesgo de ruptura total del 1.8%/año</w:t>
      </w:r>
      <w:r w:rsidR="00852CA4">
        <w:fldChar w:fldCharType="begin"/>
      </w:r>
      <w:r w:rsidR="00852CA4">
        <w:instrText xml:space="preserve"> ADDIN ZOTERO_ITEM CSL_CITATION {"citationID":"52g7Svs8","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852CA4">
        <w:fldChar w:fldCharType="separate"/>
      </w:r>
      <w:r w:rsidR="009F7D3B" w:rsidRPr="009F7D3B">
        <w:rPr>
          <w:rFonts w:ascii="Calibri" w:hAnsi="Calibri" w:cs="Calibri"/>
        </w:rPr>
        <w:t>(3)</w:t>
      </w:r>
      <w:r w:rsidR="00852CA4">
        <w:fldChar w:fldCharType="end"/>
      </w:r>
      <w:r w:rsidRPr="00B33078">
        <w:t xml:space="preserve">. </w:t>
      </w:r>
    </w:p>
    <w:p w:rsidR="00F308D9" w:rsidRPr="00B33078" w:rsidRDefault="00F308D9" w:rsidP="00F308D9">
      <w:r w:rsidRPr="00B33078">
        <w:t>Los más frecuentes son los aneurismas saculares, que representan el 50-70% de los mismos, localizados en áreas de bifurcación de grandes arterias. Los aneurismas saculares son múltiples hasta en un 30% de los casos</w:t>
      </w:r>
      <w:r w:rsidR="00B33078" w:rsidRPr="00B33078">
        <w:fldChar w:fldCharType="begin"/>
      </w:r>
      <w:r w:rsidR="00B33078" w:rsidRPr="00B33078">
        <w:instrText xml:space="preserve"> ADDIN ZOTERO_ITEM CSL_CITATION {"citationID":"aqdmkmtpgb","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B33078" w:rsidRPr="00B33078">
        <w:fldChar w:fldCharType="separate"/>
      </w:r>
      <w:r w:rsidR="009F7D3B" w:rsidRPr="009F7D3B">
        <w:rPr>
          <w:rFonts w:ascii="Calibri" w:hAnsi="Calibri" w:cs="Calibri"/>
        </w:rPr>
        <w:t>(3)</w:t>
      </w:r>
      <w:r w:rsidR="00B33078" w:rsidRPr="00B33078">
        <w:fldChar w:fldCharType="end"/>
      </w:r>
      <w:r w:rsidRPr="00B33078">
        <w:t>.</w:t>
      </w:r>
    </w:p>
    <w:p w:rsidR="00F308D9" w:rsidRDefault="00F308D9" w:rsidP="00F308D9">
      <w:pPr>
        <w:pStyle w:val="Ttulo2"/>
        <w:numPr>
          <w:ilvl w:val="1"/>
          <w:numId w:val="0"/>
        </w:numPr>
        <w:ind w:left="576" w:hanging="576"/>
      </w:pPr>
      <w:bookmarkStart w:id="4" w:name="_Toc514140003"/>
      <w:r>
        <w:t>Historia natural del aneurisma</w:t>
      </w:r>
      <w:bookmarkEnd w:id="4"/>
    </w:p>
    <w:p w:rsidR="00F308D9" w:rsidRDefault="00F308D9" w:rsidP="00F308D9">
      <w:r>
        <w:t xml:space="preserve">La historia natural del aneurisma es un tema controvertido, puesto que depende tanto de las características intrínsecas del aneurisma como de las características del paciente. Además, los aneurismas que son observados para conocer su historia natural, son aneurismas para los que se decide tratamiento conservador, lo que puede significar un comportamiento más benigno </w:t>
      </w:r>
      <w:r>
        <w:lastRenderedPageBreak/>
        <w:t>que los aneurismas que sí son tratados</w:t>
      </w:r>
      <w:r w:rsidR="00121126">
        <w:t xml:space="preserve">. </w:t>
      </w:r>
      <w:r>
        <w:t>Lo que hace no podamos predecir cuál es el riesgo ruptura de una manera clara, si no que según el contexto que le acompañe se decidirá una vía de actuación. La evolución natural del aneurisma es su ruptura</w:t>
      </w:r>
      <w:r w:rsidR="00941260">
        <w:t xml:space="preserve"> </w:t>
      </w:r>
      <w:r w:rsidR="00B33078">
        <w:t>(con un riesgo de ruptura de 1-2%/año)</w:t>
      </w:r>
      <w:r>
        <w:t>, originándo</w:t>
      </w:r>
      <w:r w:rsidR="00121126">
        <w:t>se una hemorragia subaracnoidea</w:t>
      </w:r>
      <w:r w:rsidR="00121126">
        <w:fldChar w:fldCharType="begin"/>
      </w:r>
      <w:r w:rsidR="00121126">
        <w:instrText xml:space="preserve"> ADDIN ZOTERO_ITEM CSL_CITATION {"citationID":"as115vv0","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9F7D3B" w:rsidRPr="009F7D3B">
        <w:rPr>
          <w:rFonts w:ascii="Calibri Light" w:hAnsi="Calibri Light" w:cs="Calibri Light"/>
        </w:rPr>
        <w:t>(3)</w:t>
      </w:r>
      <w:r w:rsidR="00121126">
        <w:fldChar w:fldCharType="end"/>
      </w:r>
      <w:r w:rsidR="00121126">
        <w:t>.</w:t>
      </w:r>
    </w:p>
    <w:p w:rsidR="00F308D9" w:rsidRDefault="00F308D9" w:rsidP="00F308D9">
      <w:pPr>
        <w:pStyle w:val="Ttulo3"/>
        <w:numPr>
          <w:ilvl w:val="2"/>
          <w:numId w:val="0"/>
        </w:numPr>
        <w:ind w:left="1428" w:hanging="720"/>
      </w:pPr>
      <w:bookmarkStart w:id="5" w:name="_Toc514140004"/>
      <w:r>
        <w:t>Hemorragia Subaracnoidea (HSA)</w:t>
      </w:r>
      <w:bookmarkEnd w:id="5"/>
      <w:r>
        <w:t xml:space="preserve"> </w:t>
      </w:r>
    </w:p>
    <w:p w:rsidR="00F308D9" w:rsidRDefault="00F308D9" w:rsidP="00F308D9">
      <w:r>
        <w:t>La HSA una extravasación de sangre en el espacio subaracnoideo, donde se encuentra el líquido cefalorraquídeo. Las HSA causadas por aneurismas serían primarias, ya que el sangrado tiene origen en el mismo espacio subaracnoideo</w:t>
      </w:r>
      <w:r w:rsidR="00121126">
        <w:t xml:space="preserve">. </w:t>
      </w:r>
      <w:r>
        <w:t>La mayoría de las HSA son de causa traumática y dentro de las causas espontáneas no traumáticas, la ruptura de aneurismas es la más frecuente</w:t>
      </w:r>
      <w:r w:rsidR="00121126">
        <w:fldChar w:fldCharType="begin"/>
      </w:r>
      <w:r w:rsidR="00121126">
        <w:instrText xml:space="preserve"> ADDIN ZOTERO_ITEM CSL_CITATION {"citationID":"bdm1lDzx","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1373-1375","label":"page"}],"schema":"https://github.com/citation-style-language/schema/raw/master/csl-citation.json"} </w:instrText>
      </w:r>
      <w:r w:rsidR="00121126">
        <w:fldChar w:fldCharType="separate"/>
      </w:r>
      <w:r w:rsidR="009F7D3B" w:rsidRPr="009F7D3B">
        <w:rPr>
          <w:rFonts w:ascii="Calibri Light" w:hAnsi="Calibri Light" w:cs="Calibri Light"/>
        </w:rPr>
        <w:t>(1)</w:t>
      </w:r>
      <w:r w:rsidR="00121126">
        <w:fldChar w:fldCharType="end"/>
      </w:r>
      <w:r w:rsidR="00121126">
        <w:t>.</w:t>
      </w:r>
    </w:p>
    <w:p w:rsidR="00F308D9" w:rsidRDefault="00F308D9" w:rsidP="00F308D9">
      <w:r>
        <w:t>La clínica que da esta hemorragia se debe principalmente a la irritación meníngea  por la presencia de sangre. El síntoma inicial más frecuente y que debe hacernos sospechar una HSA es una cefalea brusca, muy intensa, referida por los pacientes como el peor dolor de cabeza que hayan tenido nunca. Se acom</w:t>
      </w:r>
      <w:r w:rsidR="00941260">
        <w:t>paña frecuentemente de náuseas,</w:t>
      </w:r>
      <w:r>
        <w:t xml:space="preserve"> vómitos, fotofobia, y también puede seguirse de raquialgia (por irritación de las raíces lumbares), disminución del nivel de conciencia, crisis epilépticas y síntomas focales como afectación de los pares craneales o afasia. Debido a dicha irritación meníngea también hay signos de meningismo, como</w:t>
      </w:r>
      <w:r w:rsidR="00941260">
        <w:t xml:space="preserve"> serían</w:t>
      </w:r>
      <w:r>
        <w:t xml:space="preserve"> los de </w:t>
      </w:r>
      <w:proofErr w:type="spellStart"/>
      <w:r>
        <w:t>Kernig</w:t>
      </w:r>
      <w:proofErr w:type="spellEnd"/>
      <w:r>
        <w:t xml:space="preserve"> y </w:t>
      </w:r>
      <w:proofErr w:type="spellStart"/>
      <w:r>
        <w:t>Brudzinski</w:t>
      </w:r>
      <w:proofErr w:type="spellEnd"/>
      <w:r>
        <w:t xml:space="preserve">. Existen unas escalas de clasificación clínica de la HSA, como la escala de </w:t>
      </w:r>
      <w:proofErr w:type="spellStart"/>
      <w:r>
        <w:t>Hunt</w:t>
      </w:r>
      <w:proofErr w:type="spellEnd"/>
      <w:r>
        <w:t xml:space="preserve"> y </w:t>
      </w:r>
      <w:proofErr w:type="spellStart"/>
      <w:r>
        <w:t>Hess</w:t>
      </w:r>
      <w:proofErr w:type="spellEnd"/>
      <w:r>
        <w:t xml:space="preserve"> o la WFNS, que  la organizan en 5 grados progresivos según la gravedad</w:t>
      </w:r>
      <w:r>
        <w:fldChar w:fldCharType="begin"/>
      </w:r>
      <w:r>
        <w:instrText xml:space="preserve"> ADDIN ZOTERO_ITEM CSL_CITATION {"citationID":"C9LZzNA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5","label":"page"}],"schema":"https://github.com/citation-style-language/schema/raw/master/csl-citation.json"} </w:instrText>
      </w:r>
      <w:r>
        <w:fldChar w:fldCharType="separate"/>
      </w:r>
      <w:r w:rsidR="009F7D3B" w:rsidRPr="009F7D3B">
        <w:rPr>
          <w:rFonts w:ascii="Calibri Light" w:hAnsi="Calibri Light" w:cs="Calibri Light"/>
        </w:rPr>
        <w:t>(2)</w:t>
      </w:r>
      <w:r>
        <w:fldChar w:fldCharType="end"/>
      </w:r>
      <w:r>
        <w:t>.</w:t>
      </w:r>
    </w:p>
    <w:p w:rsidR="00F308D9" w:rsidRDefault="00F308D9" w:rsidP="00F308D9">
      <w:r>
        <w:t>El pronóstico de la HSA depende principalmente de su etiología. El origen aneurismático es el que peor pronóstico tiene debido a una mayor incidencia de complicaciones. En general, el pronóstico global de la HSA es malo, con una mortalidad global del 50%</w:t>
      </w:r>
      <w:r w:rsidR="00121126">
        <w:t xml:space="preserve">. </w:t>
      </w:r>
      <w:r>
        <w:t>Sólo el 10 % fallece en la primera hemorragia, produciéndose la mayoría de los exitus por resangrado o por vasoespasmo. Hasta un 20% de los pacientes pueden quedar con algún tipo de secuela, sobre todo en pacientes ancianos</w:t>
      </w:r>
      <w:r w:rsidR="00121126">
        <w:fldChar w:fldCharType="begin"/>
      </w:r>
      <w:r w:rsidR="00121126">
        <w:instrText xml:space="preserve"> ADDIN ZOTERO_ITEM CSL_CITATION {"citationID":"TMxLMlWh","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9F7D3B" w:rsidRPr="009F7D3B">
        <w:rPr>
          <w:rFonts w:ascii="Calibri Light" w:hAnsi="Calibri Light" w:cs="Calibri Light"/>
        </w:rPr>
        <w:t>(3)</w:t>
      </w:r>
      <w:r w:rsidR="00121126">
        <w:fldChar w:fldCharType="end"/>
      </w:r>
      <w:r w:rsidR="00121126">
        <w:t>.</w:t>
      </w:r>
    </w:p>
    <w:p w:rsidR="00F308D9" w:rsidRDefault="00F308D9" w:rsidP="00F308D9">
      <w:r>
        <w:t>Las principales complicaciones de las HSA son:</w:t>
      </w:r>
    </w:p>
    <w:p w:rsidR="00F308D9" w:rsidRDefault="00F308D9" w:rsidP="00E3729E">
      <w:pPr>
        <w:pStyle w:val="Prrafodelista"/>
        <w:numPr>
          <w:ilvl w:val="0"/>
          <w:numId w:val="1"/>
        </w:numPr>
      </w:pPr>
      <w:r>
        <w:t>Resangrado: hasta en el 30% de los pacientes, con una tasa de mortalidad del 42%. El riesgo de nueva he</w:t>
      </w:r>
      <w:r w:rsidR="009D565B">
        <w:t>morragia es máximo</w:t>
      </w:r>
      <w:r>
        <w:t xml:space="preserve"> en las primeras 24 horas tras la HSA, y en aneurismas no tratados este riesgo es mayor ya que es acumulativo, de 1-2%/día en el primer mes. El riesgo de hemorragia tardía es de hasta 3%/año pasados los 6 primeros meses durante los primeros 10 años, y empezando a descender a partir de la segunda década. El mejor método para evitar esta complicación es el tratamiento precoz.</w:t>
      </w:r>
    </w:p>
    <w:p w:rsidR="00F308D9" w:rsidRDefault="00F308D9" w:rsidP="00E3729E">
      <w:pPr>
        <w:pStyle w:val="Prrafodelista"/>
        <w:numPr>
          <w:ilvl w:val="0"/>
          <w:numId w:val="1"/>
        </w:numPr>
      </w:pPr>
      <w:r>
        <w:t>Vasoespasmo: ocurre hasta en el 65% de los pacientes, detectándose mediante Eco</w:t>
      </w:r>
      <w:r w:rsidR="009D565B">
        <w:t>grafía</w:t>
      </w:r>
      <w:r>
        <w:t xml:space="preserve"> Doppler transcraneal principalmente. Son sintomáticos en menos del 30% de los casos, dando síntomas por la isquemia cerebral producida. Estos síntomas van desde alteraciones del nivel de conciencia o cefalea hasta déficits neurológicos según </w:t>
      </w:r>
      <w:r w:rsidR="009D565B">
        <w:t>la localización de</w:t>
      </w:r>
      <w:r>
        <w:t xml:space="preserve"> la isquemia. La mayor incidencia de vasoespasmo se da en la primera semana tras el episodio agudo y tiene una mortalidad del 7%. Se produce  principalmente en las HSA aneurismáticas, y se debe al depósito de sangre alrededor de las arterias cerebrales, que desencadenan la liberación de prostaciclinas y disminución de</w:t>
      </w:r>
      <w:r w:rsidR="009D565B">
        <w:t xml:space="preserve"> la liberación de</w:t>
      </w:r>
      <w:r>
        <w:t xml:space="preserve"> sustancias vasodilatadoras.</w:t>
      </w:r>
    </w:p>
    <w:p w:rsidR="00F308D9" w:rsidRDefault="00F308D9" w:rsidP="00E3729E">
      <w:pPr>
        <w:pStyle w:val="Prrafodelista"/>
        <w:numPr>
          <w:ilvl w:val="0"/>
          <w:numId w:val="1"/>
        </w:numPr>
      </w:pPr>
      <w:r>
        <w:lastRenderedPageBreak/>
        <w:t>Hidrocefalia: hasta en un 20% de los casos. Es una hidrocefalia no obstructiva normotensa. Tiene su origen en la alteración de la circulación del líquido cefalorraquídeo por la presencia de sangre.</w:t>
      </w:r>
    </w:p>
    <w:p w:rsidR="00F308D9" w:rsidRDefault="00F308D9" w:rsidP="00E3729E">
      <w:pPr>
        <w:pStyle w:val="Prrafodelista"/>
        <w:numPr>
          <w:ilvl w:val="0"/>
          <w:numId w:val="1"/>
        </w:numPr>
      </w:pPr>
      <w:r>
        <w:t>Crisis comiciales</w:t>
      </w:r>
      <w:r w:rsidR="009D565B">
        <w:t>.</w:t>
      </w:r>
    </w:p>
    <w:p w:rsidR="00F308D9" w:rsidRDefault="00F308D9" w:rsidP="00E3729E">
      <w:pPr>
        <w:pStyle w:val="Prrafodelista"/>
        <w:numPr>
          <w:ilvl w:val="0"/>
          <w:numId w:val="1"/>
        </w:numPr>
      </w:pPr>
      <w:r>
        <w:t>Hiponatremia: Presente  en el 30% de los pacientes. Favorece el edema cerebral y el vasoespasmo. Es consecuencia de alteraciones de la regulación del volumen intravascular.</w:t>
      </w:r>
    </w:p>
    <w:p w:rsidR="00F308D9" w:rsidRDefault="00F308D9" w:rsidP="00F308D9">
      <w:pPr>
        <w:pStyle w:val="Ttulo3"/>
        <w:numPr>
          <w:ilvl w:val="2"/>
          <w:numId w:val="0"/>
        </w:numPr>
        <w:ind w:left="1428" w:hanging="720"/>
      </w:pPr>
      <w:bookmarkStart w:id="6" w:name="_Toc514140005"/>
      <w:r>
        <w:t>Factores pronósticos y factores de riesgo de ruptura aneurismática</w:t>
      </w:r>
      <w:bookmarkEnd w:id="6"/>
    </w:p>
    <w:p w:rsidR="00F308D9" w:rsidRDefault="00F308D9" w:rsidP="00E3729E">
      <w:pPr>
        <w:pStyle w:val="Prrafodelista"/>
        <w:numPr>
          <w:ilvl w:val="0"/>
          <w:numId w:val="2"/>
        </w:numPr>
      </w:pPr>
      <w:r>
        <w:t>Factores dependientes del aneurisma:</w:t>
      </w:r>
    </w:p>
    <w:p w:rsidR="00F308D9" w:rsidRDefault="00F308D9" w:rsidP="00E3729E">
      <w:pPr>
        <w:pStyle w:val="Prrafodelista"/>
        <w:numPr>
          <w:ilvl w:val="1"/>
          <w:numId w:val="2"/>
        </w:numPr>
      </w:pPr>
      <w:r>
        <w:t xml:space="preserve">Tamaño: a mayor tamaño mayor riesgo de ruptura, sobre todo en pacientes que no tienen historia previa de HSA. Sin embargo, se desconoce un tamaño exacto a partir del cual exista un mayor riesgo </w:t>
      </w:r>
      <w:r>
        <w:fldChar w:fldCharType="begin"/>
      </w:r>
      <w:r w:rsidR="005C33BF">
        <w:instrText xml:space="preserve"> ADDIN ZOTERO_ITEM CSL_CITATION {"citationID":"gnGwyVYu","properties":{"formattedCitation":"(3,4)","plainCitation":"(3,4)","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009F7D3B" w:rsidRPr="009F7D3B">
        <w:rPr>
          <w:rFonts w:ascii="Calibri Light" w:hAnsi="Calibri Light" w:cs="Calibri Light"/>
        </w:rPr>
        <w:t>(3,4)</w:t>
      </w:r>
      <w:r>
        <w:fldChar w:fldCharType="end"/>
      </w:r>
      <w:r>
        <w:t>.</w:t>
      </w:r>
    </w:p>
    <w:p w:rsidR="00F308D9" w:rsidRDefault="00F308D9" w:rsidP="00E3729E">
      <w:pPr>
        <w:pStyle w:val="Prrafodelista"/>
        <w:numPr>
          <w:ilvl w:val="1"/>
          <w:numId w:val="2"/>
        </w:numPr>
      </w:pPr>
      <w:r>
        <w:t xml:space="preserve">Localización: </w:t>
      </w:r>
      <w:r w:rsidR="009D565B">
        <w:t xml:space="preserve">los </w:t>
      </w:r>
      <w:r>
        <w:t>distintos vasos sanguíneos tienen diferentes condiciones hemodinámicas, influyendo en la evolución natural</w:t>
      </w:r>
      <w:r w:rsidR="009D565B">
        <w:t xml:space="preserve"> del aneurisma</w:t>
      </w:r>
      <w:r>
        <w:t>. Los aneurismas localizados en la circulación anterior tienen mayor riesgo de ruptura, a excepción de la localización vertebrobasilar, que constituye un factor independiente de ruptura. La localización posterior</w:t>
      </w:r>
      <w:r w:rsidR="009D565B">
        <w:t xml:space="preserve"> aunque tiene menor riesgo de </w:t>
      </w:r>
      <w:r w:rsidR="00EF2744">
        <w:t>HSA aneurismática</w:t>
      </w:r>
      <w:r w:rsidR="009D565B">
        <w:t>,</w:t>
      </w:r>
      <w:r>
        <w:t xml:space="preserve"> tiene peor pronóstico, causando cuadros más graves</w:t>
      </w:r>
      <w:r w:rsidR="009D565B">
        <w:t>.</w:t>
      </w:r>
      <w:r>
        <w:t xml:space="preserve"> </w:t>
      </w:r>
      <w:r w:rsidR="009D565B">
        <w:t>P</w:t>
      </w:r>
      <w:r>
        <w:t xml:space="preserve">or el contrario los aneurismas que se encuentran en el seno cavernoso los más benignos, ya que su ruptura rara vez ocasiona HSA </w:t>
      </w:r>
      <w:r>
        <w:fldChar w:fldCharType="begin"/>
      </w:r>
      <w:r w:rsidR="005C33BF">
        <w:instrText xml:space="preserve"> ADDIN ZOTERO_ITEM CSL_CITATION {"citationID":"9VqJrhnL","properties":{"formattedCitation":"(3,5)","plainCitation":"(3,5)","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9F7D3B" w:rsidRPr="009F7D3B">
        <w:rPr>
          <w:rFonts w:ascii="Calibri Light" w:hAnsi="Calibri Light" w:cs="Calibri Light"/>
        </w:rPr>
        <w:t>(3,5)</w:t>
      </w:r>
      <w:r>
        <w:fldChar w:fldCharType="end"/>
      </w:r>
      <w:r>
        <w:t>.</w:t>
      </w:r>
    </w:p>
    <w:p w:rsidR="00F308D9" w:rsidRDefault="00F308D9" w:rsidP="00E3729E">
      <w:pPr>
        <w:pStyle w:val="Prrafodelista"/>
        <w:numPr>
          <w:ilvl w:val="1"/>
          <w:numId w:val="2"/>
        </w:numPr>
      </w:pPr>
      <w:r>
        <w:t xml:space="preserve">Morfología: las morfologías irregulares atípicas, como múltiples lóbulos, incrementan el riesgo de ruptura </w:t>
      </w:r>
      <w:r>
        <w:fldChar w:fldCharType="begin"/>
      </w:r>
      <w:r w:rsidR="00121126">
        <w:instrText xml:space="preserve"> ADDIN ZOTERO_ITEM CSL_CITATION {"citationID":"u5ny90E5","properties":{"formattedCitation":"(3,6)","plainCitation":"(3,6)","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84,"uris":["http://zotero.org/users/local/I8IXatSK/items/VVSQKTRS"],"uri":["http://zotero.org/users/local/I8IXatSK/items/VVSQKTRS"],"itemData":{"id":84,"type":"article-journal","title":"Irregular Shape Identifies Ruptured Intracranial Aneurysm in Subarachnoid Hemorrhage Patients With Multiple Aneurysms","container-title":"Stroke","page":"1986-1989","volume":"48","issue":"7","source":"stroke.ahajournals.org","abstract":"&lt;h3&gt;Background and Purpose—&lt;/h3&gt; &lt;p&gt;We investigated which aneurysm-related risk factors for rupture best discriminate ruptured versus unruptured saccular intracranial aneurysms (sIAs) in subarachnoid hemorrhage patients with multiple sIAs.&lt;/p&gt;&lt;h3&gt;Methods—&lt;/h3&gt; &lt;p&gt;We included 264 subarachnoid hemorrhage patients with a ruptured sIA and at least one additional unruptured sIA, from the Kuopio Intracranial Aneurysm database from 2003 to 2015. These patients had 268 ruptured and 445 unruptured sIAs. Angiograms of the 713 sIAs were reevaluated for multiple variables describing aneurysm shape. Multivariate generalized linear mixed models were used to calculate odds ratios with corresponding 95% confidence intervals for the independent risk factors for aneurysm rupture.&lt;/p&gt;&lt;h3&gt;Results—&lt;/h3&gt; &lt;p&gt;In the multivariate analysis, only sIA size (&lt;i&gt;P&lt;/i&gt;&amp;lt;0.004) and irregular shape (&lt;i&gt;P&lt;/i&gt;&amp;lt;0.000) independently associated with sIA rupture. As an independent risk factor, irregular shape showed the strongest association with rupture (odds ratio 90.3; 95% confidence interval, 47.0–173.5). The sIA location, flow angles, bottleneck factor, or aspect ratio were not significantly associated with rupture.&lt;/p&gt;&lt;h3&gt;Conclusions—&lt;/h3&gt; &lt;p&gt;Irregular shape may identify the ruptured sIA better than size in patients presenting with aSAH and multiple sIAs.&lt;/p&gt;","DOI":"10.1161/STROKEAHA.117.017147","ISSN":"0039-2499, 1524-4628","note":"PMID: 28468927","language":"en","author":[{"family":"Björkman","given":"Joel"},{"family":"Frösen","given":"Juhana"},{"family":"Tähtinen","given":"Olli"},{"family":"Backes","given":"Daan"},{"family":"Huttunen","given":"Terhi"},{"family":"Harju","given":"Jaakko"},{"family":"Huttunen","given":"Jukka"},{"family":"Kurki","given":"Mitja I."},{"family":"Fraunberg","given":"Mikael","dropping-particle":"von und zu"},{"family":"Koivisto","given":"Timo"},{"family":"Manninen","given":"Hannu"},{"family":"Jääskeläinen","given":"Juha E."},{"family":"Lindgren","given":"Antti E."}],"issued":{"date-parts":[["2017",7,1]]}}}],"schema":"https://github.com/citation-style-language/schema/raw/master/csl-citation.json"} </w:instrText>
      </w:r>
      <w:r>
        <w:fldChar w:fldCharType="separate"/>
      </w:r>
      <w:r w:rsidR="009F7D3B" w:rsidRPr="009F7D3B">
        <w:rPr>
          <w:rFonts w:ascii="Calibri Light" w:hAnsi="Calibri Light" w:cs="Calibri Light"/>
        </w:rPr>
        <w:t>(3,6)</w:t>
      </w:r>
      <w:r>
        <w:fldChar w:fldCharType="end"/>
      </w:r>
      <w:r>
        <w:t>.</w:t>
      </w:r>
    </w:p>
    <w:p w:rsidR="00F308D9" w:rsidRDefault="00F308D9" w:rsidP="00E3729E">
      <w:pPr>
        <w:pStyle w:val="Prrafodelista"/>
        <w:numPr>
          <w:ilvl w:val="1"/>
          <w:numId w:val="2"/>
        </w:numPr>
      </w:pPr>
      <w:r>
        <w:t>Crecimiento: indica ruptura inminente incluso en aneurismas pequeños. El tamaño inicial del aneurisma juega un papel muy importante como predictor de crecimiento</w:t>
      </w:r>
      <w:r w:rsidR="009D565B">
        <w:t xml:space="preserve">, puesto que </w:t>
      </w:r>
      <w:r>
        <w:t xml:space="preserve">la velocidad de crecimiento es mayor en los aneurismas de mayor tamaño </w:t>
      </w:r>
      <w:r>
        <w:fldChar w:fldCharType="begin"/>
      </w:r>
      <w:r>
        <w:instrText xml:space="preserve"> ADDIN ZOTERO_ITEM CSL_CITATION {"citationID":"a1f9hqt0p08","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9F7D3B" w:rsidRPr="009F7D3B">
        <w:rPr>
          <w:rFonts w:ascii="Calibri Light" w:hAnsi="Calibri Light" w:cs="Calibri Light"/>
        </w:rPr>
        <w:t>(3)</w:t>
      </w:r>
      <w:r>
        <w:fldChar w:fldCharType="end"/>
      </w:r>
      <w:r>
        <w:t>.</w:t>
      </w:r>
    </w:p>
    <w:p w:rsidR="00F308D9" w:rsidRDefault="00F308D9" w:rsidP="00E3729E">
      <w:pPr>
        <w:pStyle w:val="Prrafodelista"/>
        <w:numPr>
          <w:ilvl w:val="1"/>
          <w:numId w:val="2"/>
        </w:numPr>
      </w:pPr>
      <w:r>
        <w:t>Número de aneurismas: los pacientes más añosos tienen mayor número de aneurismas, debido al mayor periodo de evolución de la enfermedad</w:t>
      </w:r>
      <w:r w:rsidR="005C33BF">
        <w:t xml:space="preserve">. </w:t>
      </w:r>
      <w:r>
        <w:t>Un número elevado de aneurismas podría sugerir una enfermedad sistémica subyacente</w:t>
      </w:r>
      <w:r w:rsidR="009D565B">
        <w:t xml:space="preserve"> </w:t>
      </w:r>
      <w:r w:rsidR="005C33BF">
        <w:fldChar w:fldCharType="begin"/>
      </w:r>
      <w:r w:rsidR="005C33BF">
        <w:instrText xml:space="preserve"> ADDIN ZOTERO_ITEM CSL_CITATION {"citationID":"a19fbnm353e","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locator":"1"}],"schema":"https://github.com/citation-style-language/schema/raw/master/csl-citation.json"} </w:instrText>
      </w:r>
      <w:r w:rsidR="005C33BF">
        <w:fldChar w:fldCharType="separate"/>
      </w:r>
      <w:r w:rsidR="009F7D3B" w:rsidRPr="009F7D3B">
        <w:rPr>
          <w:rFonts w:ascii="Calibri Light" w:hAnsi="Calibri Light" w:cs="Calibri Light"/>
        </w:rPr>
        <w:t>(7)</w:t>
      </w:r>
      <w:r w:rsidR="005C33BF">
        <w:fldChar w:fldCharType="end"/>
      </w:r>
      <w:r w:rsidR="005C33BF">
        <w:t>.</w:t>
      </w:r>
    </w:p>
    <w:p w:rsidR="00F308D9" w:rsidRDefault="00F308D9" w:rsidP="00E3729E">
      <w:pPr>
        <w:pStyle w:val="Prrafodelista"/>
        <w:numPr>
          <w:ilvl w:val="0"/>
          <w:numId w:val="2"/>
        </w:numPr>
      </w:pPr>
      <w:r>
        <w:t>Características del paciente:</w:t>
      </w:r>
    </w:p>
    <w:p w:rsidR="00F308D9" w:rsidRDefault="00F308D9" w:rsidP="00E3729E">
      <w:pPr>
        <w:pStyle w:val="Prrafodelista"/>
        <w:numPr>
          <w:ilvl w:val="1"/>
          <w:numId w:val="2"/>
        </w:numPr>
      </w:pPr>
      <w:r>
        <w:t xml:space="preserve">Edad: es un factor a tener en cuenta de cara al tratamiento, a mayor edad mayor morbimortalidad. Una edad mayor no implica mayor riesgo de ruptura, pero en una persona joven el tiempo de evolución del aneurisma será mayor, lo que conlleva mayor posibilidad de ruptura o </w:t>
      </w:r>
      <w:r w:rsidR="00860908">
        <w:t xml:space="preserve">de </w:t>
      </w:r>
      <w:r>
        <w:t>génesis de nuevos aneurismas</w:t>
      </w:r>
      <w:r w:rsidR="00860908">
        <w:t xml:space="preserve"> </w:t>
      </w:r>
      <w:r>
        <w:fldChar w:fldCharType="begin"/>
      </w:r>
      <w:r w:rsidR="00786BDC">
        <w:instrText xml:space="preserve"> ADDIN ZOTERO_ITEM CSL_CITATION {"citationID":"2uby1SBX","properties":{"formattedCitation":"(4,8)","plainCitation":"(4,8)","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72,"uris":["http://zotero.org/users/local/I8IXatSK/items/3FG3RA6W"],"uri":["http://zotero.org/users/local/I8IXatSK/items/3FG3RA6W"],"itemData":{"id":72,"type":"article-journal","title":"Hemorragia subaracnoidea aneurismática: guía de tratamiento del Grupo de Patología Vascular de la Sociedad Española de Neurocirugía","container-title":"Neurocirugía","page":"93–115","volume":"22","issue":"2","source":"Google Scholar","shortTitle":"Hemorragia subaracnoidea aneurismática","author":[{"family":"Lagares","given":"Alfonso"},{"family":"Gómez","given":"P. A."},{"family":"Alén","given":"José Fernández"},{"family":"Arikan","given":"F."},{"family":"Sarabia","given":"R."},{"family":"Horcajadas","given":"A."},{"family":"Ibañez","given":"J."},{"family":"Gabarros","given":"A."},{"family":"Morera","given":"J."},{"family":"Lama","given":"A."}],"issued":{"date-parts":[["2011"]]}}}],"schema":"https://github.com/citation-style-language/schema/raw/master/csl-citation.json"} </w:instrText>
      </w:r>
      <w:r>
        <w:fldChar w:fldCharType="separate"/>
      </w:r>
      <w:r w:rsidR="009F7D3B" w:rsidRPr="009F7D3B">
        <w:rPr>
          <w:rFonts w:ascii="Calibri Light" w:hAnsi="Calibri Light" w:cs="Calibri Light"/>
        </w:rPr>
        <w:t>(4,8)</w:t>
      </w:r>
      <w:r>
        <w:fldChar w:fldCharType="end"/>
      </w:r>
      <w:r>
        <w:t xml:space="preserve">. </w:t>
      </w:r>
    </w:p>
    <w:p w:rsidR="00F308D9" w:rsidRDefault="00F308D9" w:rsidP="00E3729E">
      <w:pPr>
        <w:pStyle w:val="Prrafodelista"/>
        <w:numPr>
          <w:ilvl w:val="1"/>
          <w:numId w:val="2"/>
        </w:numPr>
      </w:pPr>
      <w:r>
        <w:t>Sexo: ser mujer significa tener un riesgo mayor de ruptura, de 1.5 a 3 veces más que los hombres</w:t>
      </w:r>
      <w:r w:rsidR="009D565B">
        <w:t xml:space="preserve"> </w:t>
      </w:r>
      <w:r>
        <w:fldChar w:fldCharType="begin"/>
      </w:r>
      <w:r>
        <w:instrText xml:space="preserve"> ADDIN ZOTERO_ITEM CSL_CITATION {"citationID":"aggevcsee3","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9F7D3B" w:rsidRPr="009F7D3B">
        <w:rPr>
          <w:rFonts w:ascii="Calibri Light" w:hAnsi="Calibri Light" w:cs="Calibri Light"/>
        </w:rPr>
        <w:t>(3)</w:t>
      </w:r>
      <w:r>
        <w:fldChar w:fldCharType="end"/>
      </w:r>
      <w:r>
        <w:t>.</w:t>
      </w:r>
    </w:p>
    <w:p w:rsidR="00F308D9" w:rsidRDefault="00F308D9" w:rsidP="00E3729E">
      <w:pPr>
        <w:pStyle w:val="Prrafodelista"/>
        <w:numPr>
          <w:ilvl w:val="1"/>
          <w:numId w:val="2"/>
        </w:numPr>
      </w:pPr>
      <w:r>
        <w:t xml:space="preserve">Historia previa de HSA: han de valorarse de manera distinta los pacientes </w:t>
      </w:r>
      <w:r w:rsidR="00860908">
        <w:t xml:space="preserve">que carecen de </w:t>
      </w:r>
      <w:r>
        <w:t>historia de HSA y los que sí la tienen, puesto que se ha demostrado que el comportamiento de los aneurismas es diferente. Para un mismo tamaño, el riesgo de ruptura en pacientes con historia de HSA y pacientes sin ella</w:t>
      </w:r>
      <w:r w:rsidR="00670F15">
        <w:t xml:space="preserve"> para un diámetro aneurismático inferior a 10mm</w:t>
      </w:r>
      <w:r>
        <w:t xml:space="preserve">, el riesgo de ruptura es </w:t>
      </w:r>
      <w:r>
        <w:lastRenderedPageBreak/>
        <w:t xml:space="preserve">de 0.5%/año y 0.05%/año respectivamente. En los pacientes que </w:t>
      </w:r>
      <w:r w:rsidR="00860908">
        <w:t>no tienen</w:t>
      </w:r>
      <w:r>
        <w:t xml:space="preserve"> historia de HSA </w:t>
      </w:r>
      <w:r w:rsidR="00860908">
        <w:t>previa</w:t>
      </w:r>
      <w:r>
        <w:t xml:space="preserve"> el tamaño y la localización son factores predictores de ruptura, independie</w:t>
      </w:r>
      <w:r w:rsidR="00860908">
        <w:t xml:space="preserve">ntemente del resto de factores </w:t>
      </w:r>
      <w:r>
        <w:fldChar w:fldCharType="begin"/>
      </w:r>
      <w:r w:rsidR="00121126">
        <w:instrText xml:space="preserve"> ADDIN ZOTERO_ITEM CSL_CITATION {"citationID":"a1gfc1lo838","properties":{"formattedCitation":"(5)","plainCitation":"(5)","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9F7D3B" w:rsidRPr="009F7D3B">
        <w:rPr>
          <w:rFonts w:ascii="Calibri Light" w:hAnsi="Calibri Light" w:cs="Calibri Light"/>
        </w:rPr>
        <w:t>(5)</w:t>
      </w:r>
      <w:r>
        <w:fldChar w:fldCharType="end"/>
      </w:r>
      <w:r>
        <w:t xml:space="preserve">. </w:t>
      </w:r>
    </w:p>
    <w:p w:rsidR="00F308D9" w:rsidRDefault="00F308D9" w:rsidP="00E3729E">
      <w:pPr>
        <w:pStyle w:val="Prrafodelista"/>
        <w:numPr>
          <w:ilvl w:val="1"/>
          <w:numId w:val="2"/>
        </w:numPr>
      </w:pPr>
      <w:r>
        <w:t>Antecedentes familiares: comportamiento más agresivo de los aneurismas si un familiar de primer grado ha padecido una HSA aneurismática</w:t>
      </w:r>
      <w:r w:rsidR="00860908">
        <w:t xml:space="preserve"> </w:t>
      </w:r>
      <w:r>
        <w:fldChar w:fldCharType="begin"/>
      </w:r>
      <w:r w:rsidR="00121126">
        <w:instrText xml:space="preserve"> ADDIN ZOTERO_ITEM CSL_CITATION {"citationID":"a13gesvb52q","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9F7D3B" w:rsidRPr="009F7D3B">
        <w:rPr>
          <w:rFonts w:ascii="Calibri Light" w:hAnsi="Calibri Light" w:cs="Calibri Light"/>
        </w:rPr>
        <w:t>(7)</w:t>
      </w:r>
      <w:r>
        <w:fldChar w:fldCharType="end"/>
      </w:r>
      <w:r>
        <w:t>.</w:t>
      </w:r>
    </w:p>
    <w:p w:rsidR="00F308D9" w:rsidRDefault="00F308D9" w:rsidP="00E3729E">
      <w:pPr>
        <w:pStyle w:val="Prrafodelista"/>
        <w:numPr>
          <w:ilvl w:val="1"/>
          <w:numId w:val="2"/>
        </w:numPr>
      </w:pPr>
      <w:r>
        <w:t xml:space="preserve">Comorbilidad: la hipertensión arterial aumenta el riesgo de ruptura ya que afecta a las condiciones hemodinámicas. El consumo de fármacos antiagregantes  o anticoagulantes no implican mayor riesgo de ruptura </w:t>
      </w:r>
      <w:r>
        <w:fldChar w:fldCharType="begin"/>
      </w:r>
      <w:r w:rsidR="00121126">
        <w:instrText xml:space="preserve"> ADDIN ZOTERO_ITEM CSL_CITATION {"citationID":"a1ctmk0hm1p","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9F7D3B" w:rsidRPr="009F7D3B">
        <w:rPr>
          <w:rFonts w:ascii="Calibri Light" w:hAnsi="Calibri Light" w:cs="Calibri Light"/>
        </w:rPr>
        <w:t>(7)</w:t>
      </w:r>
      <w:r>
        <w:fldChar w:fldCharType="end"/>
      </w:r>
      <w:r>
        <w:t>.</w:t>
      </w:r>
    </w:p>
    <w:p w:rsidR="00F308D9" w:rsidRPr="002C6D12" w:rsidRDefault="00F308D9" w:rsidP="00E3729E">
      <w:pPr>
        <w:pStyle w:val="Prrafodelista"/>
        <w:numPr>
          <w:ilvl w:val="1"/>
          <w:numId w:val="2"/>
        </w:numPr>
        <w:rPr>
          <w:rFonts w:ascii="Calibri Light" w:hAnsi="Calibri Light"/>
        </w:rPr>
      </w:pPr>
      <w:r>
        <w:t>Hábitos tóxicos: el consumo de tabaco</w:t>
      </w:r>
      <w:r w:rsidR="00255E6E">
        <w:t xml:space="preserve"> y alcohol</w:t>
      </w:r>
      <w:r>
        <w:t xml:space="preserve"> implica peor pronóstico de la enfermedad</w:t>
      </w:r>
      <w:r w:rsidR="00860908">
        <w:t xml:space="preserve"> </w:t>
      </w:r>
      <w:r>
        <w:fldChar w:fldCharType="begin"/>
      </w:r>
      <w:r>
        <w:instrText xml:space="preserve"> ADDIN ZOTERO_ITEM CSL_CITATION {"citationID":"ad1i8qkov9","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9F7D3B" w:rsidRPr="009F7D3B">
        <w:rPr>
          <w:rFonts w:ascii="Calibri Light" w:hAnsi="Calibri Light" w:cs="Calibri Light"/>
        </w:rPr>
        <w:t>(9)</w:t>
      </w:r>
      <w:r>
        <w:fldChar w:fldCharType="end"/>
      </w:r>
      <w:r>
        <w:t>.</w:t>
      </w:r>
    </w:p>
    <w:p w:rsidR="00F308D9" w:rsidRDefault="00F308D9" w:rsidP="00F308D9">
      <w:pPr>
        <w:pStyle w:val="Ttulo2"/>
        <w:numPr>
          <w:ilvl w:val="1"/>
          <w:numId w:val="0"/>
        </w:numPr>
        <w:ind w:left="576" w:hanging="576"/>
      </w:pPr>
      <w:bookmarkStart w:id="7" w:name="_Toc514140006"/>
      <w:r>
        <w:t>Tratamiento de los aneurismas incidentales</w:t>
      </w:r>
      <w:bookmarkEnd w:id="7"/>
    </w:p>
    <w:p w:rsidR="00F308D9" w:rsidRDefault="00F308D9" w:rsidP="00F308D9">
      <w:r>
        <w:t xml:space="preserve">No existe aún un consenso para el tratamiento, ya que es difícil establecer una guía estandarizada, teniendo en cuenta el desconocimiento de la historia natural del aneurisma y la cantidad de factores a tener en cuenta. </w:t>
      </w:r>
    </w:p>
    <w:p w:rsidR="00F308D9" w:rsidRDefault="00F308D9" w:rsidP="00F308D9">
      <w:pPr>
        <w:pStyle w:val="Ttulo3"/>
        <w:numPr>
          <w:ilvl w:val="2"/>
          <w:numId w:val="0"/>
        </w:numPr>
        <w:ind w:left="1428" w:hanging="720"/>
      </w:pPr>
      <w:bookmarkStart w:id="8" w:name="_Toc514140007"/>
      <w:r>
        <w:t>Tratamiento quirúrgico</w:t>
      </w:r>
      <w:bookmarkEnd w:id="8"/>
    </w:p>
    <w:p w:rsidR="00731971" w:rsidRPr="00731971" w:rsidRDefault="00731971" w:rsidP="002208D6">
      <w:pPr>
        <w:ind w:left="708"/>
      </w:pPr>
      <w:r w:rsidRPr="00731971">
        <w:rPr>
          <w:u w:val="single"/>
        </w:rPr>
        <w:t>Técnica:</w:t>
      </w:r>
      <w:r>
        <w:t xml:space="preserve"> </w:t>
      </w:r>
      <w:r w:rsidRPr="00731971">
        <w:t xml:space="preserve">Primero se realiza una craneotomía para </w:t>
      </w:r>
      <w:r>
        <w:t>acceder a la cavidad intracraneal. Después se expone</w:t>
      </w:r>
      <w:r w:rsidRPr="00731971">
        <w:t xml:space="preserve"> el vaso </w:t>
      </w:r>
      <w:r>
        <w:t>donde se encuentra en aneurisma, y</w:t>
      </w:r>
      <w:r w:rsidRPr="00731971">
        <w:t xml:space="preserve"> </w:t>
      </w:r>
      <w:r>
        <w:t>tras localizarlo</w:t>
      </w:r>
      <w:r w:rsidRPr="00731971">
        <w:t xml:space="preserve"> se coloca una grapa metálica en el cuello del aneurisma para aislarlo de la circulación</w:t>
      </w:r>
      <w:r>
        <w:t>.</w:t>
      </w:r>
    </w:p>
    <w:p w:rsidR="00171FF3" w:rsidRDefault="00F308D9" w:rsidP="002208D6">
      <w:pPr>
        <w:ind w:left="708"/>
      </w:pPr>
      <w:r>
        <w:t>Es una técnica muy eficiente, viéndose en la literatura que alcanza la oclusión completa del aneurisma hasta en el 91% de los casos. Por otra parte, se ha visto un mayor riesgo de desenlaces desfavorables en comparación con pacientes sometidos a tratamiento endovascular. Los pacientes quirúrgicos requieren mayor tiempo de ingreso hospitalario</w:t>
      </w:r>
      <w:r w:rsidR="008030F4">
        <w:t>,</w:t>
      </w:r>
      <w:r>
        <w:t xml:space="preserve"> lo que conlleva más complicaciones derivadas de la estancia en el hospital</w:t>
      </w:r>
      <w:r w:rsidR="008030F4">
        <w:t xml:space="preserve">, que añadido al riesgo </w:t>
      </w:r>
      <w:r>
        <w:t>de la propia técnica</w:t>
      </w:r>
      <w:r w:rsidR="008030F4">
        <w:t>, supera el riesgo que implicaría una intervención endovascular</w:t>
      </w:r>
      <w:r>
        <w:t>. Estos resultados no pueden tampoco ser descontextualizados, no podemos concluir que  estos pacientes hubiesen obtenido un mayor beneficio con la técnica endovascu</w:t>
      </w:r>
      <w:r w:rsidR="00844702">
        <w:t>lar puesto que, probablemente, e</w:t>
      </w:r>
      <w:r>
        <w:t>sta opción fuera inapropiada para sus respectivas situaciones</w:t>
      </w:r>
      <w:r w:rsidR="00171FF3">
        <w:t>. En numerosa</w:t>
      </w:r>
      <w:r w:rsidR="00216D3A">
        <w:t>s ocasiones, un elevado riesgo d</w:t>
      </w:r>
      <w:r w:rsidR="00171FF3">
        <w:t xml:space="preserve">e </w:t>
      </w:r>
      <w:r w:rsidR="008030F4">
        <w:t>hemorragia aneurismática</w:t>
      </w:r>
      <w:r w:rsidR="00171FF3">
        <w:t xml:space="preserve"> está asociado a una </w:t>
      </w:r>
      <w:r w:rsidR="008030F4">
        <w:t>m</w:t>
      </w:r>
      <w:r w:rsidR="00171FF3">
        <w:t>ayor morbimortalidad quirúrgica</w:t>
      </w:r>
      <w:r w:rsidR="00860908">
        <w:t xml:space="preserve"> </w:t>
      </w:r>
      <w:r>
        <w:fldChar w:fldCharType="begin"/>
      </w:r>
      <w:r w:rsidR="00216D3A">
        <w:instrText xml:space="preserve"> ADDIN ZOTERO_ITEM CSL_CITATION {"citationID":"nQwzPL0U","properties":{"formattedCitation":"(3,10)","plainCitation":"(3,10)","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fldChar w:fldCharType="separate"/>
      </w:r>
      <w:r w:rsidR="009F7D3B" w:rsidRPr="009F7D3B">
        <w:rPr>
          <w:rFonts w:ascii="Calibri Light" w:hAnsi="Calibri Light" w:cs="Calibri Light"/>
        </w:rPr>
        <w:t>(3,10)</w:t>
      </w:r>
      <w:r>
        <w:fldChar w:fldCharType="end"/>
      </w:r>
      <w:r w:rsidR="00171FF3">
        <w:t>.</w:t>
      </w:r>
    </w:p>
    <w:p w:rsidR="00F308D9" w:rsidRDefault="00F308D9" w:rsidP="002208D6">
      <w:pPr>
        <w:ind w:left="708"/>
      </w:pPr>
      <w:r>
        <w:t>En el estudio ISUIA</w:t>
      </w:r>
      <w:r>
        <w:rPr>
          <w:rStyle w:val="Refdenotaalpie"/>
        </w:rPr>
        <w:footnoteReference w:id="1"/>
      </w:r>
      <w:r>
        <w:t xml:space="preserve"> se advirtió que la edad era un importante predictor de cara a la intervención quirúrgica, obteniendo peores resultados a mayor edad  del paciente, especialmente a partir de los 60 años. También se observó que había otras variables cuyo comportamiento influía de manera independiente en los resultados, como serían el tamaño del aneurisma (</w:t>
      </w:r>
      <w:r w:rsidR="00171FF3">
        <w:t>sobre todo</w:t>
      </w:r>
      <w:r>
        <w:t xml:space="preserve"> a partir de los 12 mm de diámetro), la </w:t>
      </w:r>
      <w:r>
        <w:lastRenderedPageBreak/>
        <w:t>localización en la circulación posterior,</w:t>
      </w:r>
      <w:r w:rsidR="00171FF3">
        <w:t xml:space="preserve"> antecedentes</w:t>
      </w:r>
      <w:r>
        <w:t xml:space="preserve"> de ictus isquémico y presencia de síntomas derivados</w:t>
      </w:r>
      <w:r w:rsidR="008030F4">
        <w:t xml:space="preserve"> de la existencia </w:t>
      </w:r>
      <w:r w:rsidR="005C33BF">
        <w:t>del aneurisma distinto</w:t>
      </w:r>
      <w:r>
        <w:t xml:space="preserve"> de su ruptura. </w:t>
      </w:r>
      <w:r w:rsidR="00171FF3">
        <w:t>Debido a</w:t>
      </w:r>
      <w:r>
        <w:t xml:space="preserve"> esta observación algunas guías recomiendan que el tratamien</w:t>
      </w:r>
      <w:r w:rsidR="00171FF3">
        <w:t>to quirúrgico se reserve para</w:t>
      </w:r>
      <w:r>
        <w:t xml:space="preserve"> pacientes jóvenes con alto riesgo de ruptura aneurismática, de manera que los riesgos de la cirugía</w:t>
      </w:r>
      <w:r w:rsidR="008030F4">
        <w:t xml:space="preserve"> fueran</w:t>
      </w:r>
      <w:r>
        <w:t xml:space="preserve"> </w:t>
      </w:r>
      <w:r w:rsidR="00171FF3">
        <w:t>asumibles teniendo en cuenta</w:t>
      </w:r>
      <w:r>
        <w:t xml:space="preserve"> </w:t>
      </w:r>
      <w:r w:rsidR="008030F4">
        <w:t>el riesgo</w:t>
      </w:r>
      <w:r>
        <w:t xml:space="preserve"> de ruptura</w:t>
      </w:r>
      <w:r w:rsidR="008030F4">
        <w:t xml:space="preserve"> del aneurisma</w:t>
      </w:r>
      <w:r w:rsidR="00216D3A">
        <w:t xml:space="preserve"> </w:t>
      </w:r>
      <w:r w:rsidR="005C33BF">
        <w:fldChar w:fldCharType="begin"/>
      </w:r>
      <w:r w:rsidR="005C33BF">
        <w:instrText xml:space="preserve"> ADDIN ZOTERO_ITEM CSL_CITATION {"citationID":"asaqg6cmaj","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5C33BF">
        <w:fldChar w:fldCharType="separate"/>
      </w:r>
      <w:r w:rsidR="009F7D3B" w:rsidRPr="009F7D3B">
        <w:rPr>
          <w:rFonts w:ascii="Calibri Light" w:hAnsi="Calibri Light" w:cs="Calibri Light"/>
        </w:rPr>
        <w:t>(4)</w:t>
      </w:r>
      <w:r w:rsidR="005C33BF">
        <w:fldChar w:fldCharType="end"/>
      </w:r>
      <w:r>
        <w:t>.</w:t>
      </w:r>
    </w:p>
    <w:p w:rsidR="00731971" w:rsidRPr="00731971" w:rsidRDefault="00F308D9" w:rsidP="002208D6">
      <w:pPr>
        <w:ind w:left="708"/>
      </w:pPr>
      <w:r>
        <w:t>Otros factores a tener en cuenta serían los factores dependientes del neurocirujano</w:t>
      </w:r>
      <w:r w:rsidR="006C0203">
        <w:t xml:space="preserve"> y el centro donde se realice la intervención, puesto que </w:t>
      </w:r>
      <w:r w:rsidR="00121126">
        <w:t>observó</w:t>
      </w:r>
      <w:r w:rsidR="006C0203">
        <w:t xml:space="preserve"> </w:t>
      </w:r>
      <w:r w:rsidR="00121126">
        <w:t>que</w:t>
      </w:r>
      <w:r w:rsidR="006C0203">
        <w:t xml:space="preserve"> juegan un papel muy importante en el resultado del tratamiento. En hospitales que trataban 20 o más aneurismas se </w:t>
      </w:r>
      <w:r w:rsidR="00121126">
        <w:t>vio</w:t>
      </w:r>
      <w:r w:rsidR="006C0203">
        <w:t xml:space="preserve"> una menor tasa de mortalidad y una disminución de los resultados desfavorables</w:t>
      </w:r>
      <w:r w:rsidR="00AE7441">
        <w:t>, 1.6% y 15.6% respectivamente, en</w:t>
      </w:r>
      <w:r w:rsidR="006C0203">
        <w:t xml:space="preserve"> comparación con centros que intervenían 4 o menos aneurismas</w:t>
      </w:r>
      <w:r w:rsidR="00AE7441">
        <w:t>, que tenían una tasa de mortalidad del 2.2% y un 23.8% de malos resultados</w:t>
      </w:r>
      <w:r w:rsidR="006C0203">
        <w:t xml:space="preserve">. Deben conocerse los límites de los recursos disponibles y la capacidad del equipo de neurocirugía de cara a </w:t>
      </w:r>
      <w:r w:rsidR="00731971">
        <w:t>decidir el tratamiento de los aneurismas</w:t>
      </w:r>
      <w:r w:rsidR="004E3624">
        <w:t xml:space="preserve"> </w:t>
      </w:r>
      <w:r w:rsidR="00731971">
        <w:fldChar w:fldCharType="begin"/>
      </w:r>
      <w:r w:rsidR="00AE7441">
        <w:instrText xml:space="preserve"> ADDIN ZOTERO_ITEM CSL_CITATION {"citationID":"JcSHDOBh","properties":{"formattedCitation":"(11)","plainCitation":"(11)","noteIndex":0},"citationItems":[{"id":30,"uris":["http://zotero.org/users/local/I8IXatSK/items/YPV823HS"],"uri":["http://zotero.org/users/local/I8IXatSK/items/YPV823HS"],"itemData":{"id":30,"type":"article-journal","title":"Similar Safety in Centers with Low and High Volumes of Endovascular Treatments for Unruptured Intracranial Aneurysms: Evaluation of the Analysis of Treatment by Endovascular Approach of Nonruptured Aneurysms Study","container-title":"American Journal of Neuroradiology","page":"1010-1014","volume":"31","issue":"6","source":"CrossRef","DOI":"10.3174/ajnr.A1999","ISSN":"0195-6108, 1936-959X","shortTitle":"Similar Safety in Centers with Low and High Volumes of Endovascular Treatments for Unruptured Intracranial Aneurysms","language":"en","author":[{"family":"Pierot","given":"L."},{"family":"Spelle","given":"L."},{"family":"Vitry","given":"F."},{"literal":"for the ATENA Investigators"}],"issued":{"date-parts":[["2010",6,1]]}}}],"schema":"https://github.com/citation-style-language/schema/raw/master/csl-citation.json"} </w:instrText>
      </w:r>
      <w:r w:rsidR="00731971">
        <w:fldChar w:fldCharType="separate"/>
      </w:r>
      <w:r w:rsidR="009F7D3B" w:rsidRPr="009F7D3B">
        <w:rPr>
          <w:rFonts w:ascii="Calibri" w:hAnsi="Calibri" w:cs="Calibri"/>
        </w:rPr>
        <w:t>(11)</w:t>
      </w:r>
      <w:r w:rsidR="00731971">
        <w:fldChar w:fldCharType="end"/>
      </w:r>
      <w:r w:rsidR="00731971">
        <w:t>.</w:t>
      </w:r>
    </w:p>
    <w:p w:rsidR="00F308D9" w:rsidRDefault="00F308D9" w:rsidP="00F308D9">
      <w:pPr>
        <w:pStyle w:val="Ttulo3"/>
        <w:numPr>
          <w:ilvl w:val="2"/>
          <w:numId w:val="0"/>
        </w:numPr>
        <w:ind w:left="1428" w:hanging="720"/>
      </w:pPr>
      <w:bookmarkStart w:id="9" w:name="_Toc514140008"/>
      <w:r>
        <w:t>Tratamiento endovascular</w:t>
      </w:r>
      <w:bookmarkEnd w:id="9"/>
    </w:p>
    <w:p w:rsidR="00EC7595" w:rsidRDefault="00731971" w:rsidP="002208D6">
      <w:pPr>
        <w:ind w:left="708"/>
      </w:pPr>
      <w:r>
        <w:rPr>
          <w:u w:val="single"/>
        </w:rPr>
        <w:t>Técnica:</w:t>
      </w:r>
      <w:r>
        <w:t xml:space="preserve"> </w:t>
      </w:r>
      <w:r w:rsidR="00EC7595">
        <w:t xml:space="preserve">es un procedimiento mínimamente invasivo, ya que se accede al aneurisma mediante cateterismo con punción femoral. Se </w:t>
      </w:r>
      <w:r w:rsidR="00121126">
        <w:t>sirve</w:t>
      </w:r>
      <w:r w:rsidR="00EC7595">
        <w:t xml:space="preserve"> de técnicas de imagen para controlar el avance y posición del catéter. Una vez que el catéter se encuentra en el vaso a tratar, se avanzan los coils</w:t>
      </w:r>
      <w:r w:rsidR="00EC7595">
        <w:rPr>
          <w:rStyle w:val="Refdenotaalpie"/>
        </w:rPr>
        <w:footnoteReference w:id="2"/>
      </w:r>
      <w:r w:rsidR="00EC7595">
        <w:t xml:space="preserve"> a través del mismo hasta el aneurisma, donde se liberan. Los coils </w:t>
      </w:r>
      <w:r w:rsidR="00B0541B">
        <w:t>se adaptan al aneurisma y la sangre comienza a coagularse alrededor de ellos, ocluyendo así el aneurisma.</w:t>
      </w:r>
    </w:p>
    <w:p w:rsidR="00F308D9" w:rsidRDefault="00F308D9" w:rsidP="002208D6">
      <w:pPr>
        <w:ind w:left="708"/>
      </w:pPr>
      <w:r>
        <w:t>El tratamiento endovascular cuenta con un menor porcentaje de oclusión que el tratamiento quirúrgico, de manera que la recanalización del aneurisma conduce a un mayor número de intervenciones para conseguir el cierre del mismo</w:t>
      </w:r>
      <w:r w:rsidR="00B0541B">
        <w:t>, y por lo tanto mayor riesgo de complicaciones</w:t>
      </w:r>
      <w:r>
        <w:t>. En contraposición, esta opción tiene menores cifras de</w:t>
      </w:r>
      <w:r w:rsidR="00C55872">
        <w:t xml:space="preserve"> morbimortalidad</w:t>
      </w:r>
      <w:r>
        <w:t xml:space="preserve">, siendo una alternativa segura para los pacientes en </w:t>
      </w:r>
      <w:r w:rsidR="004E3624">
        <w:t xml:space="preserve">los cuales no es posible llevar a cabo </w:t>
      </w:r>
      <w:r>
        <w:t>la</w:t>
      </w:r>
      <w:r w:rsidR="004E3624">
        <w:t xml:space="preserve"> cirugía </w:t>
      </w:r>
      <w:r>
        <w:fldChar w:fldCharType="begin"/>
      </w:r>
      <w:r w:rsidR="00121126">
        <w:instrText xml:space="preserve"> ADDIN ZOTERO_ITEM CSL_CITATION {"citationID":"NLuNDSgn","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9F7D3B" w:rsidRPr="009F7D3B">
        <w:rPr>
          <w:rFonts w:ascii="Calibri Light" w:hAnsi="Calibri Light" w:cs="Calibri Light"/>
        </w:rPr>
        <w:t>(9)</w:t>
      </w:r>
      <w:r>
        <w:fldChar w:fldCharType="end"/>
      </w:r>
      <w:r>
        <w:t>.</w:t>
      </w:r>
    </w:p>
    <w:p w:rsidR="00F308D9" w:rsidRDefault="00F308D9" w:rsidP="002208D6">
      <w:pPr>
        <w:ind w:left="708"/>
      </w:pPr>
      <w:r>
        <w:t>En el caso de los aneurismas rotos, el estudio ISAT</w:t>
      </w:r>
      <w:r>
        <w:rPr>
          <w:rStyle w:val="Refdenotaalpie"/>
        </w:rPr>
        <w:footnoteReference w:id="3"/>
      </w:r>
      <w:r>
        <w:t xml:space="preserve"> demostró que los mejores resultados se obtienen mediante tratamiento con coils, </w:t>
      </w:r>
      <w:r w:rsidR="004E3624">
        <w:t>sin embargo</w:t>
      </w:r>
      <w:r>
        <w:t xml:space="preserve"> estos datos no son extrapolables a los aneurismas no rotos. Esto se debe a que los aneurismas no rotos tienen un riesgo de sangrado aproximado de 1%/año y los aneurismas rotos tienen un riesgo de resangrado del 30 al 50% en el primer año, por lo que en el caso de los aneurismas rotos la balanza de beneficio-riesgo se inclina de manera clara hacia el beneficio de la intervención. En el caso de los aneurismas no rotos esto es incierto, ya </w:t>
      </w:r>
      <w:r>
        <w:lastRenderedPageBreak/>
        <w:t>que a día de hoy no existen publicaciones sobre ensayos clínicos prospectivos aleatorizados que comparen tratamiento conservador con tratamiento endovascular o clipaje quirúrgico</w:t>
      </w:r>
      <w:r w:rsidR="002C6295">
        <w:t xml:space="preserve"> en aneurismas no rotos</w:t>
      </w:r>
      <w:r w:rsidR="004E3624">
        <w:t xml:space="preserve"> </w:t>
      </w:r>
      <w:r>
        <w:fldChar w:fldCharType="begin"/>
      </w:r>
      <w:r w:rsidR="00121126">
        <w:instrText xml:space="preserve"> ADDIN ZOTERO_ITEM CSL_CITATION {"citationID":"5o1y5jkU","properties":{"formattedCitation":"(9,12)","plainCitation":"(9,12)","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label":"page"},{"id":46,"uris":["http://zotero.org/users/local/I8IXatSK/items/F5KHRHSV"],"uri":["http://zotero.org/users/local/I8IXatSK/items/F5KHRHSV"],"itemData":{"id":46,"type":"article-journal","title":"A trial on unruptured intracranial aneurysms (the TEAM trial): results, lessons from a failure and the necessity for clinical care trials","container-title":"Trials","page":"64","volume":"12","issue":"1","source":"Google Scholar","shortTitle":"A trial on unruptured intracranial aneurysms (the TEAM trial)","author":[{"family":"Raymond","given":"Jean"},{"family":"Darsaut","given":"Tim E."},{"family":"Molyneux","given":"Andrew J."}],"issued":{"date-parts":[["2011"]]}},"label":"page"}],"schema":"https://github.com/citation-style-language/schema/raw/master/csl-citation.json"} </w:instrText>
      </w:r>
      <w:r>
        <w:fldChar w:fldCharType="separate"/>
      </w:r>
      <w:r w:rsidR="009F7D3B" w:rsidRPr="009F7D3B">
        <w:rPr>
          <w:rFonts w:ascii="Calibri Light" w:hAnsi="Calibri Light" w:cs="Calibri Light"/>
        </w:rPr>
        <w:t>(9,12)</w:t>
      </w:r>
      <w:r>
        <w:fldChar w:fldCharType="end"/>
      </w:r>
      <w:r>
        <w:t xml:space="preserve">. </w:t>
      </w:r>
    </w:p>
    <w:p w:rsidR="008443CD" w:rsidRDefault="00D26449" w:rsidP="002208D6">
      <w:pPr>
        <w:ind w:left="708"/>
      </w:pPr>
      <w:r>
        <w:t>Respecto a los factores que influyen en los resultados y las complicaciones del tratamiento endovascular, en el estudio ATENAS</w:t>
      </w:r>
      <w:r>
        <w:rPr>
          <w:rStyle w:val="Refdenotaalpie"/>
        </w:rPr>
        <w:footnoteReference w:id="4"/>
      </w:r>
      <w:r w:rsidR="00554FD5">
        <w:t xml:space="preserve"> se observó que el tamaño del aneurisma afectaba de manera clara a la tasa de complicaciones, de manera que aumentaba el riesgo de ruptura intraoperatoria en aneurismas pequeños</w:t>
      </w:r>
      <w:r w:rsidR="00B3165D">
        <w:t xml:space="preserve"> (3.7% para 1-6mm y 0.5% para 7-15mm)</w:t>
      </w:r>
      <w:r w:rsidR="00554FD5">
        <w:t xml:space="preserve"> y el riesgo de tromboembolismo en aneurismas mayores de 7mm</w:t>
      </w:r>
      <w:r w:rsidR="00B3165D">
        <w:t xml:space="preserve"> (4.6% eventos tromboembólicos en aneurismas de 1-6mm y 9.9% para 7-15mm)</w:t>
      </w:r>
      <w:r w:rsidR="00554FD5">
        <w:t>.</w:t>
      </w:r>
      <w:r w:rsidR="00E91749">
        <w:t xml:space="preserve"> Estas complicaciones fueron las causas más importantes de m</w:t>
      </w:r>
      <w:r w:rsidR="005C33BF">
        <w:t>orbim</w:t>
      </w:r>
      <w:r w:rsidR="00E91749">
        <w:t>ortalidad a lo largo del estudio</w:t>
      </w:r>
      <w:r w:rsidR="008443CD">
        <w:fldChar w:fldCharType="begin"/>
      </w:r>
      <w:r w:rsidR="008443CD">
        <w:instrText xml:space="preserve"> ADDIN ZOTERO_ITEM CSL_CITATION {"citationID":"PiWRaPOB","properties":{"formattedCitation":"(13)","plainCitation":"(13)","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schema":"https://github.com/citation-style-language/schema/raw/master/csl-citation.json"} </w:instrText>
      </w:r>
      <w:r w:rsidR="008443CD">
        <w:fldChar w:fldCharType="end"/>
      </w:r>
      <w:r w:rsidR="00000CD4" w:rsidRPr="00000CD4">
        <w:rPr>
          <w:rFonts w:ascii="Calibri" w:hAnsi="Calibri" w:cs="Calibri"/>
        </w:rPr>
        <w:t>(13)(13)(13)(13)(13)(13)</w:t>
      </w:r>
      <w:r w:rsidR="00896F61" w:rsidRPr="00896F61">
        <w:rPr>
          <w:rFonts w:ascii="Calibri" w:hAnsi="Calibri" w:cs="Calibri"/>
        </w:rPr>
        <w:t>(13)</w:t>
      </w:r>
      <w:r w:rsidR="00342437" w:rsidRPr="00342437">
        <w:rPr>
          <w:rFonts w:ascii="Calibri" w:hAnsi="Calibri" w:cs="Calibri"/>
        </w:rPr>
        <w:t>(13)(13)(13)</w:t>
      </w:r>
      <w:r w:rsidR="009F7D3B" w:rsidRPr="009F7D3B">
        <w:rPr>
          <w:rFonts w:ascii="Calibri" w:hAnsi="Calibri" w:cs="Calibri"/>
        </w:rPr>
        <w:t>(13)(13)(13)(13)</w:t>
      </w:r>
      <w:r w:rsidR="008443CD">
        <w:t>. Analizando los resultados</w:t>
      </w:r>
      <w:r w:rsidR="00C20DA7">
        <w:t xml:space="preserve"> inmediatos tras la intervención, s</w:t>
      </w:r>
      <w:r w:rsidR="008443CD">
        <w:t xml:space="preserve">e vio que se alcanzaba la oclusión completa </w:t>
      </w:r>
      <w:r w:rsidR="00C20DA7">
        <w:t>con mayor frecuencia en aneurismas menores de 6mm (68.1% frente al 56.0% en mayores de 6mm) y en aneurismas con cuello estrecho (65.1% frente a un 61.0% en aneurismas con cuello ancho). En total, se alcanzaron resultados satisfactorios de oclusión completa hasta en el 85.4% de los casos</w:t>
      </w:r>
      <w:r w:rsidR="002C6295">
        <w:t>, reafirmando así que la técnica endovascular es una alternativa segura en el tratamiento de los aneurismas</w:t>
      </w:r>
      <w:r w:rsidR="00C23492">
        <w:t xml:space="preserve"> </w:t>
      </w:r>
      <w:r w:rsidR="00C20DA7">
        <w:fldChar w:fldCharType="begin"/>
      </w:r>
      <w:r w:rsidR="00C20DA7">
        <w:instrText xml:space="preserve"> ADDIN ZOTERO_ITEM CSL_CITATION {"citationID":"jLBWXDuN","properties":{"formattedCitation":"(13,14)","plainCitation":"(13,14)","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label":"page"},{"id":21,"uris":["http://zotero.org/users/local/I8IXatSK/items/GI3QLR3B"],"uri":["http://zotero.org/users/local/I8IXatSK/items/GI3QLR3B"],"itemData":{"id":21,"type":"article-journal","title":"Immediate Anatomic Results after the Endovascular Treatment of Unruptured Intracranial Aneurysms: Analysis of the ATENA Series","container-title":"American Journal of Neuroradiology","page":"140-144","volume":"31","issue":"1","source":"www.ajnr.org","abstract":"&lt;h3&gt;BACKGROUND AND PURPOSE:&lt;/h3&gt; &lt;p&gt;A precise analysis of the immediate postoperative anatomic results in a large series of unruptured intracranial aneurysms treated by endovascular approach has not previously been presented. This study aimed to assess the efficacy of endovascular treatment of unruptured intracranial aneurysms in light of immediate postoperative anatomic results in a prospective, multicenter study (the Analysis of Treatment by Endovascular Approach of Nonruptured Aneurysms study; ATENA).&lt;/p&gt;&lt;h3&gt;MATERIALS AND METHODS:&lt;/h3&gt; &lt;p&gt;Postoperative anatomic results from digital subtraction angiography (DSA) were evaluated with the Montreal scale by the treating physician and by 2 anonymous, independent, experienced neuroradiologists.&lt;/p&gt;&lt;h3&gt;RESULTS:&lt;/h3&gt; &lt;p&gt;The analysis included 622 patients (449 women, 173 men; age range, 22–83 years; mean age, 51.2 ± 11.3 years) harboring 694 aneurysms. Evaluation of the postoperative anatomic results by the 2 independent reviewers indicated total occlusions in 437 aneurysms (63.0%), neck remnants in 156 aneurysms (22.5%), and aneurysm remnants in 101 aneurysms (14.6%). Several factors favorably affected the quality of the aneurysm occlusion with treatment, including patient age (&amp;lt; 65 years old; &lt;i&gt;P&lt;/i&gt; &amp;lt; .0001), aneurysm diameter (≤ 6 mm; &lt;i&gt;P&lt;/i&gt; = .0049), aneurysm dome-to-neck ratio (&amp;gt; 1.5; &lt;i&gt;P&lt;/i&gt; = .0388), and endovascular technique (coiling or remodelling compared with stent placement; &lt;i&gt;P&lt;/i&gt; = .0001).&lt;/p&gt;&lt;h3&gt;CONCLUSIONS:&lt;/h3&gt; &lt;p&gt;The endovascular treatment of unruptured aneurysms provided satisfactory postoperative occlusion rates, with a high percentage of complete occlusion or neck remnants (85.4%). Postoperative anatomic results were significantly affected by aneurysm size and neck size, but not aneurysm location.&lt;/p&gt;","DOI":"10.3174/ajnr.A1745","ISSN":"0195-6108, 1936-959X","note":"PMID: 19729540","shortTitle":"Immediate Anatomic Results after the Endovascular Treatment of Unruptured Intracranial Aneurysms","language":"en","author":[{"family":"Pierot","given":"L."},{"family":"Spelle","given":"L."},{"family":"Vitry","given":"F."},{"family":"Investigators","given":"Atena"}],"issued":{"date-parts":[["2010",1,1]]}},"label":"page"}],"schema":"https://github.com/citation-style-language/schema/raw/master/csl-citation.json"} </w:instrText>
      </w:r>
      <w:r w:rsidR="00C20DA7">
        <w:fldChar w:fldCharType="separate"/>
      </w:r>
      <w:r w:rsidR="009F7D3B" w:rsidRPr="009F7D3B">
        <w:rPr>
          <w:rFonts w:ascii="Calibri" w:hAnsi="Calibri" w:cs="Calibri"/>
        </w:rPr>
        <w:t>(13,14)</w:t>
      </w:r>
      <w:r w:rsidR="00C20DA7">
        <w:fldChar w:fldCharType="end"/>
      </w:r>
      <w:r w:rsidR="00C20DA7">
        <w:t>.</w:t>
      </w:r>
    </w:p>
    <w:p w:rsidR="007C53E5" w:rsidRDefault="007C53E5" w:rsidP="007C53E5">
      <w:pPr>
        <w:pStyle w:val="Ttulo1"/>
      </w:pPr>
      <w:bookmarkStart w:id="10" w:name="_Toc514140009"/>
      <w:r>
        <w:t>Justificación del Proyecto</w:t>
      </w:r>
      <w:bookmarkEnd w:id="10"/>
    </w:p>
    <w:p w:rsidR="009B4055" w:rsidRPr="0054730A" w:rsidRDefault="009B4055" w:rsidP="000C7C78">
      <w:r>
        <w:t>Es i</w:t>
      </w:r>
      <w:r w:rsidR="00C3570C">
        <w:t>mportante establecer unas m</w:t>
      </w:r>
      <w:r w:rsidR="008C04B8">
        <w:t>edidas preventivas en el caso d</w:t>
      </w:r>
      <w:r w:rsidR="009F3E84">
        <w:t>e los</w:t>
      </w:r>
      <w:r w:rsidR="008C04B8">
        <w:t xml:space="preserve"> </w:t>
      </w:r>
      <w:r w:rsidR="00C3570C">
        <w:t>aneurisma</w:t>
      </w:r>
      <w:r w:rsidR="009F3E84">
        <w:t>s</w:t>
      </w:r>
      <w:r w:rsidR="00C3570C">
        <w:t xml:space="preserve"> incidental</w:t>
      </w:r>
      <w:r w:rsidR="009F3E84">
        <w:t>es</w:t>
      </w:r>
      <w:r w:rsidR="000C7C78">
        <w:t xml:space="preserve"> </w:t>
      </w:r>
      <w:r w:rsidR="00C3570C">
        <w:t xml:space="preserve">que nos permitan </w:t>
      </w:r>
      <w:r>
        <w:t xml:space="preserve">evitar su ruptura y </w:t>
      </w:r>
      <w:r w:rsidR="009F3E84">
        <w:t>la HSA</w:t>
      </w:r>
      <w:r w:rsidR="00E029A9">
        <w:t xml:space="preserve">. </w:t>
      </w:r>
      <w:r>
        <w:t xml:space="preserve">Aún no está claro qué actitud o tratamiento debe tomarse ante el descubrimiento de aneurismas incidentales. Actualmente se actúa caso a caso, evaluando los riesgos de la intervención y de ruptura aneurismática, explicándoselos al paciente y teniendo en cuenta sus preferencias para tomar una decisión conjunta. Conocer las complicaciones de los aneurismas incidentales tratados mediante técnica endovascular </w:t>
      </w:r>
      <w:r w:rsidR="000C7C78">
        <w:t>ayudará a tomar una decisión respecto a la actitud con la que debemos afrontar esta patología.</w:t>
      </w:r>
    </w:p>
    <w:p w:rsidR="007C53E5" w:rsidRDefault="007C53E5" w:rsidP="007C53E5">
      <w:pPr>
        <w:pStyle w:val="Ttulo1"/>
      </w:pPr>
      <w:bookmarkStart w:id="11" w:name="_Toc514140010"/>
      <w:r>
        <w:t>Objetivos</w:t>
      </w:r>
      <w:bookmarkEnd w:id="11"/>
    </w:p>
    <w:p w:rsidR="009F3E84" w:rsidRDefault="00B33078" w:rsidP="00E3729E">
      <w:pPr>
        <w:pStyle w:val="Prrafodelista"/>
        <w:numPr>
          <w:ilvl w:val="0"/>
          <w:numId w:val="3"/>
        </w:numPr>
      </w:pPr>
      <w:r>
        <w:t>Analizar las características epidemiológicas, clínicas y radiológicas de los aneurismas incidentales sometidos a tratamiento endovascular</w:t>
      </w:r>
      <w:r w:rsidR="001A776F">
        <w:t>.</w:t>
      </w:r>
    </w:p>
    <w:p w:rsidR="009F3E84" w:rsidRDefault="00B33078" w:rsidP="00E3729E">
      <w:pPr>
        <w:pStyle w:val="Prrafodelista"/>
        <w:numPr>
          <w:ilvl w:val="0"/>
          <w:numId w:val="3"/>
        </w:numPr>
      </w:pPr>
      <w:r>
        <w:t>Analizar las complicaciones de</w:t>
      </w:r>
      <w:r w:rsidR="001A776F">
        <w:t xml:space="preserve">l tratamiento endovascular de </w:t>
      </w:r>
      <w:r>
        <w:t>30 casos de aneurismas incidentales</w:t>
      </w:r>
      <w:r w:rsidR="001A776F">
        <w:t>.</w:t>
      </w:r>
    </w:p>
    <w:p w:rsidR="00B33078" w:rsidRPr="00844702" w:rsidRDefault="001A776F" w:rsidP="00E3729E">
      <w:pPr>
        <w:pStyle w:val="Prrafodelista"/>
        <w:numPr>
          <w:ilvl w:val="0"/>
          <w:numId w:val="3"/>
        </w:numPr>
        <w:shd w:val="clear" w:color="auto" w:fill="FFFFFF"/>
        <w:spacing w:after="0" w:line="240" w:lineRule="auto"/>
        <w:jc w:val="left"/>
        <w:rPr>
          <w:rFonts w:ascii="Calibri" w:eastAsia="Times New Roman" w:hAnsi="Calibri" w:cs="Calibri"/>
          <w:color w:val="000000"/>
          <w:sz w:val="24"/>
          <w:szCs w:val="24"/>
          <w:lang w:eastAsia="es-ES"/>
        </w:rPr>
      </w:pPr>
      <w:r>
        <w:t>Analizar la seguridad del proceso endovascular frente al manejo conservador en aneurismas incidentales.</w:t>
      </w:r>
    </w:p>
    <w:p w:rsidR="007C53E5" w:rsidRDefault="007C53E5" w:rsidP="007C53E5">
      <w:pPr>
        <w:pStyle w:val="Ttulo1"/>
      </w:pPr>
      <w:bookmarkStart w:id="12" w:name="_Toc514140011"/>
      <w:r>
        <w:lastRenderedPageBreak/>
        <w:t>Material y métodos</w:t>
      </w:r>
      <w:bookmarkEnd w:id="12"/>
    </w:p>
    <w:p w:rsidR="003E1DC9" w:rsidRPr="00284A8E" w:rsidRDefault="003E1DC9" w:rsidP="003E1DC9">
      <w:r w:rsidRPr="00284A8E">
        <w:t>El presente estudio se llevó a cabo en Hospital Universita</w:t>
      </w:r>
      <w:r w:rsidR="000C7C78">
        <w:t xml:space="preserve">rio Central de Asturias (HUCA) mediante la revisión de historias clínicas de pacientes no identificables. </w:t>
      </w:r>
      <w:r w:rsidR="00F632EC">
        <w:t>Los datos se obtuvieron mediante el</w:t>
      </w:r>
      <w:r w:rsidR="00F632EC" w:rsidRPr="00284A8E">
        <w:t xml:space="preserve"> programa informático </w:t>
      </w:r>
      <w:r w:rsidR="00F632EC" w:rsidRPr="00C401B2">
        <w:rPr>
          <w:i/>
        </w:rPr>
        <w:t xml:space="preserve">Cerner </w:t>
      </w:r>
      <w:r w:rsidR="00F632EC">
        <w:rPr>
          <w:i/>
        </w:rPr>
        <w:t>Millennium.</w:t>
      </w:r>
    </w:p>
    <w:p w:rsidR="00F632EC" w:rsidRDefault="003E1DC9" w:rsidP="00F632EC">
      <w:r>
        <w:t>S</w:t>
      </w:r>
      <w:r w:rsidRPr="00284A8E">
        <w:t xml:space="preserve">e </w:t>
      </w:r>
      <w:r>
        <w:t>realizó</w:t>
      </w:r>
      <w:r w:rsidRPr="00284A8E">
        <w:t xml:space="preserve"> un </w:t>
      </w:r>
      <w:r>
        <w:t xml:space="preserve">estudio </w:t>
      </w:r>
      <w:r w:rsidR="00F632EC">
        <w:t xml:space="preserve">de tipo </w:t>
      </w:r>
      <w:r>
        <w:t>retrospectivo</w:t>
      </w:r>
      <w:r w:rsidRPr="00284A8E">
        <w:t xml:space="preserve"> de 30 pacientes</w:t>
      </w:r>
      <w:r>
        <w:t xml:space="preserve"> para los </w:t>
      </w:r>
      <w:r w:rsidR="00F632EC">
        <w:t xml:space="preserve">cuales </w:t>
      </w:r>
      <w:r>
        <w:t>se decidió tratamiento endovascular</w:t>
      </w:r>
      <w:r w:rsidR="00F632EC">
        <w:t>, diagnosticados</w:t>
      </w:r>
      <w:r>
        <w:t xml:space="preserve"> entre el </w:t>
      </w:r>
      <w:r w:rsidRPr="000C7C78">
        <w:rPr>
          <w:color w:val="FF0000"/>
        </w:rPr>
        <w:t>1 de Enero de 2016 y 31 de Diciembre de 2017</w:t>
      </w:r>
      <w:r w:rsidR="000C7C78" w:rsidRPr="000C7C78">
        <w:rPr>
          <w:color w:val="FF0000"/>
        </w:rPr>
        <w:t xml:space="preserve"> </w:t>
      </w:r>
      <w:r w:rsidR="000C7C78" w:rsidRPr="000C7C78">
        <w:rPr>
          <w:color w:val="FF0000"/>
          <w:u w:val="single"/>
        </w:rPr>
        <w:t>COMPROBAR CON PEDRO</w:t>
      </w:r>
      <w:r w:rsidR="00F632EC">
        <w:t>.</w:t>
      </w:r>
    </w:p>
    <w:p w:rsidR="00F632EC" w:rsidRDefault="00F632EC" w:rsidP="00F632EC">
      <w:pPr>
        <w:pStyle w:val="Ttulo2"/>
      </w:pPr>
      <w:bookmarkStart w:id="13" w:name="_Toc514140012"/>
      <w:r>
        <w:t>Criterios de inclusión</w:t>
      </w:r>
      <w:bookmarkEnd w:id="13"/>
    </w:p>
    <w:p w:rsidR="00F632EC" w:rsidRDefault="00F632EC" w:rsidP="00F632EC">
      <w:pPr>
        <w:pStyle w:val="Prrafodelista"/>
        <w:numPr>
          <w:ilvl w:val="0"/>
          <w:numId w:val="2"/>
        </w:numPr>
      </w:pPr>
      <w:r>
        <w:t>Pacientes mayores de 18 años.</w:t>
      </w:r>
    </w:p>
    <w:p w:rsidR="00F632EC" w:rsidRDefault="00F632EC" w:rsidP="00F632EC">
      <w:pPr>
        <w:pStyle w:val="Prrafodelista"/>
        <w:numPr>
          <w:ilvl w:val="0"/>
          <w:numId w:val="2"/>
        </w:numPr>
      </w:pPr>
      <w:r>
        <w:t>Pacientes con aneurismas incidentales intracraneales no rotos.</w:t>
      </w:r>
    </w:p>
    <w:p w:rsidR="00F632EC" w:rsidRDefault="00F632EC" w:rsidP="00F632EC">
      <w:pPr>
        <w:pStyle w:val="Prrafodelista"/>
        <w:numPr>
          <w:ilvl w:val="0"/>
          <w:numId w:val="2"/>
        </w:numPr>
      </w:pPr>
      <w:r>
        <w:t>Pacientes tratados mediante TEV.</w:t>
      </w:r>
    </w:p>
    <w:p w:rsidR="00255E6E" w:rsidRDefault="00F632EC" w:rsidP="00F632EC">
      <w:pPr>
        <w:pStyle w:val="Ttulo2"/>
      </w:pPr>
      <w:bookmarkStart w:id="14" w:name="_Toc514140013"/>
      <w:r>
        <w:t>Datos recogidos</w:t>
      </w:r>
      <w:bookmarkEnd w:id="14"/>
    </w:p>
    <w:p w:rsidR="00255E6E" w:rsidRDefault="00255E6E" w:rsidP="00E3729E">
      <w:pPr>
        <w:pStyle w:val="Prrafodelista"/>
        <w:numPr>
          <w:ilvl w:val="0"/>
          <w:numId w:val="2"/>
        </w:numPr>
      </w:pPr>
      <w:r>
        <w:t>Edad al diagnóstico.</w:t>
      </w:r>
    </w:p>
    <w:p w:rsidR="00255E6E" w:rsidRDefault="00255E6E" w:rsidP="00E3729E">
      <w:pPr>
        <w:pStyle w:val="Prrafodelista"/>
        <w:numPr>
          <w:ilvl w:val="0"/>
          <w:numId w:val="2"/>
        </w:numPr>
      </w:pPr>
      <w:r>
        <w:t>Sexo.</w:t>
      </w:r>
    </w:p>
    <w:p w:rsidR="00255E6E" w:rsidRDefault="00255E6E" w:rsidP="00E3729E">
      <w:pPr>
        <w:pStyle w:val="Prrafodelista"/>
        <w:numPr>
          <w:ilvl w:val="0"/>
          <w:numId w:val="2"/>
        </w:numPr>
      </w:pPr>
      <w:r>
        <w:t>Tamaño del aneurisma.</w:t>
      </w:r>
    </w:p>
    <w:p w:rsidR="00255E6E" w:rsidRDefault="00255E6E" w:rsidP="00E3729E">
      <w:pPr>
        <w:pStyle w:val="Prrafodelista"/>
        <w:numPr>
          <w:ilvl w:val="0"/>
          <w:numId w:val="2"/>
        </w:numPr>
      </w:pPr>
      <w:r>
        <w:t>Morfología del aneurisma.</w:t>
      </w:r>
    </w:p>
    <w:p w:rsidR="00255E6E" w:rsidRDefault="00255E6E" w:rsidP="00E3729E">
      <w:pPr>
        <w:pStyle w:val="Prrafodelista"/>
        <w:numPr>
          <w:ilvl w:val="0"/>
          <w:numId w:val="2"/>
        </w:numPr>
      </w:pPr>
      <w:r>
        <w:t>Localización del aneurisma.</w:t>
      </w:r>
    </w:p>
    <w:p w:rsidR="00255E6E" w:rsidRDefault="00255E6E" w:rsidP="00E3729E">
      <w:pPr>
        <w:pStyle w:val="Prrafodelista"/>
        <w:numPr>
          <w:ilvl w:val="0"/>
          <w:numId w:val="2"/>
        </w:numPr>
      </w:pPr>
      <w:r>
        <w:t>Crecimiento del aneurisma.</w:t>
      </w:r>
    </w:p>
    <w:p w:rsidR="00255E6E" w:rsidRDefault="00255E6E" w:rsidP="00E3729E">
      <w:pPr>
        <w:pStyle w:val="Prrafodelista"/>
        <w:numPr>
          <w:ilvl w:val="0"/>
          <w:numId w:val="2"/>
        </w:numPr>
      </w:pPr>
      <w:r>
        <w:t>Historia de HSA.</w:t>
      </w:r>
    </w:p>
    <w:p w:rsidR="00B82C68" w:rsidRDefault="00255E6E" w:rsidP="00E3729E">
      <w:pPr>
        <w:pStyle w:val="Prrafodelista"/>
        <w:numPr>
          <w:ilvl w:val="0"/>
          <w:numId w:val="2"/>
        </w:numPr>
      </w:pPr>
      <w:r>
        <w:t>Comorbilidades</w:t>
      </w:r>
      <w:r w:rsidR="00B82C68">
        <w:t>.</w:t>
      </w:r>
    </w:p>
    <w:p w:rsidR="00255E6E" w:rsidRDefault="00255E6E" w:rsidP="00E3729E">
      <w:pPr>
        <w:pStyle w:val="Prrafodelista"/>
        <w:numPr>
          <w:ilvl w:val="0"/>
          <w:numId w:val="2"/>
        </w:numPr>
      </w:pPr>
      <w:r>
        <w:t>Consumo de tabaco</w:t>
      </w:r>
      <w:r w:rsidR="00844702">
        <w:t>.</w:t>
      </w:r>
    </w:p>
    <w:p w:rsidR="00255E6E" w:rsidRDefault="00255E6E" w:rsidP="00E3729E">
      <w:pPr>
        <w:pStyle w:val="Prrafodelista"/>
        <w:numPr>
          <w:ilvl w:val="0"/>
          <w:numId w:val="2"/>
        </w:numPr>
      </w:pPr>
      <w:r>
        <w:t>Consumo de alcohol</w:t>
      </w:r>
      <w:r w:rsidR="00844702">
        <w:t>.</w:t>
      </w:r>
    </w:p>
    <w:p w:rsidR="00255E6E" w:rsidRDefault="000C7C78" w:rsidP="00E3729E">
      <w:pPr>
        <w:pStyle w:val="Prrafodelista"/>
        <w:numPr>
          <w:ilvl w:val="0"/>
          <w:numId w:val="2"/>
        </w:numPr>
      </w:pPr>
      <w:r>
        <w:t>Motivo o causa que condujo</w:t>
      </w:r>
      <w:r w:rsidR="00255E6E">
        <w:t xml:space="preserve"> </w:t>
      </w:r>
      <w:r>
        <w:t>a</w:t>
      </w:r>
      <w:r w:rsidR="00255E6E">
        <w:t>l diagnóstico</w:t>
      </w:r>
      <w:r w:rsidR="00844702">
        <w:t>.</w:t>
      </w:r>
    </w:p>
    <w:p w:rsidR="00255E6E" w:rsidRDefault="001C0498" w:rsidP="00E3729E">
      <w:pPr>
        <w:pStyle w:val="Prrafodelista"/>
        <w:numPr>
          <w:ilvl w:val="0"/>
          <w:numId w:val="2"/>
        </w:numPr>
      </w:pPr>
      <w:r>
        <w:t>Número de aneurismas.</w:t>
      </w:r>
    </w:p>
    <w:p w:rsidR="001C0498" w:rsidRDefault="009A3F9E" w:rsidP="00E3729E">
      <w:pPr>
        <w:pStyle w:val="Prrafodelista"/>
        <w:numPr>
          <w:ilvl w:val="0"/>
          <w:numId w:val="2"/>
        </w:numPr>
      </w:pPr>
      <w:r>
        <w:t>Material utilizado en la t</w:t>
      </w:r>
      <w:r w:rsidR="00C46346">
        <w:t>écnica endovascular</w:t>
      </w:r>
      <w:r w:rsidR="00C0490A">
        <w:t xml:space="preserve">: coils vs </w:t>
      </w:r>
      <w:proofErr w:type="spellStart"/>
      <w:r w:rsidR="00C0490A">
        <w:t>remodeling</w:t>
      </w:r>
      <w:proofErr w:type="spellEnd"/>
      <w:r w:rsidR="00C0490A">
        <w:t xml:space="preserve"> con balón</w:t>
      </w:r>
      <w:r w:rsidR="00C0490A">
        <w:rPr>
          <w:rStyle w:val="Refdenotaalpie"/>
        </w:rPr>
        <w:footnoteReference w:id="5"/>
      </w:r>
      <w:r w:rsidR="00C0490A">
        <w:t>.</w:t>
      </w:r>
    </w:p>
    <w:p w:rsidR="001C0498" w:rsidRDefault="001C0498" w:rsidP="00E3729E">
      <w:pPr>
        <w:pStyle w:val="Prrafodelista"/>
        <w:numPr>
          <w:ilvl w:val="0"/>
          <w:numId w:val="2"/>
        </w:numPr>
      </w:pPr>
      <w:r>
        <w:t>Porcentaje de oclusión conseguido.</w:t>
      </w:r>
    </w:p>
    <w:p w:rsidR="001C0498" w:rsidRDefault="001C0498" w:rsidP="00E3729E">
      <w:pPr>
        <w:pStyle w:val="Prrafodelista"/>
        <w:numPr>
          <w:ilvl w:val="0"/>
          <w:numId w:val="2"/>
        </w:numPr>
      </w:pPr>
      <w:r>
        <w:t>Nº de intervenciones realizadas.</w:t>
      </w:r>
    </w:p>
    <w:p w:rsidR="009041DD" w:rsidRDefault="009041DD" w:rsidP="00E3729E">
      <w:pPr>
        <w:pStyle w:val="Prrafodelista"/>
        <w:numPr>
          <w:ilvl w:val="0"/>
          <w:numId w:val="2"/>
        </w:numPr>
      </w:pPr>
      <w:r>
        <w:t>Fracaso del tratamiento.</w:t>
      </w:r>
    </w:p>
    <w:p w:rsidR="001C0498" w:rsidRPr="00B82C68" w:rsidRDefault="001C0498" w:rsidP="00E3729E">
      <w:pPr>
        <w:pStyle w:val="Prrafodelista"/>
        <w:numPr>
          <w:ilvl w:val="0"/>
          <w:numId w:val="2"/>
        </w:numPr>
      </w:pPr>
      <w:r w:rsidRPr="00B82C68">
        <w:t>Medicación post-intervención: anticoagulación y/o antiagregación.</w:t>
      </w:r>
    </w:p>
    <w:p w:rsidR="001C0498" w:rsidRDefault="001C0498" w:rsidP="00E3729E">
      <w:pPr>
        <w:pStyle w:val="Prrafodelista"/>
        <w:numPr>
          <w:ilvl w:val="0"/>
          <w:numId w:val="2"/>
        </w:numPr>
      </w:pPr>
      <w:r>
        <w:t>Complicaciones</w:t>
      </w:r>
      <w:r w:rsidR="00844702">
        <w:t>.</w:t>
      </w:r>
    </w:p>
    <w:p w:rsidR="009041DD" w:rsidRDefault="009041DD" w:rsidP="009041DD">
      <w:pPr>
        <w:pStyle w:val="Ttulo2"/>
      </w:pPr>
      <w:bookmarkStart w:id="15" w:name="_Toc514140014"/>
      <w:r>
        <w:t>Análisis estadístico</w:t>
      </w:r>
      <w:bookmarkEnd w:id="15"/>
    </w:p>
    <w:p w:rsidR="009041DD" w:rsidRDefault="009041DD" w:rsidP="009041DD">
      <w:pPr>
        <w:rPr>
          <w:i/>
        </w:rPr>
      </w:pPr>
      <w:r>
        <w:t>Los c</w:t>
      </w:r>
      <w:r>
        <w:rPr>
          <w:rFonts w:hint="eastAsia"/>
        </w:rPr>
        <w:t>á</w:t>
      </w:r>
      <w:r>
        <w:t>lculos estad</w:t>
      </w:r>
      <w:r>
        <w:rPr>
          <w:rFonts w:hint="eastAsia"/>
        </w:rPr>
        <w:t>í</w:t>
      </w:r>
      <w:r>
        <w:t xml:space="preserve">sticos fueron llevados a cabo mediante el programa informático </w:t>
      </w:r>
      <w:r w:rsidRPr="009041DD">
        <w:rPr>
          <w:i/>
        </w:rPr>
        <w:t>IBM-SPSS 23.0.</w:t>
      </w:r>
    </w:p>
    <w:p w:rsidR="00F657AA" w:rsidRDefault="00F657AA" w:rsidP="00F657AA">
      <w:pPr>
        <w:pStyle w:val="Ttulo3"/>
      </w:pPr>
      <w:bookmarkStart w:id="16" w:name="_Toc514140015"/>
      <w:r>
        <w:lastRenderedPageBreak/>
        <w:t>Descriptivo</w:t>
      </w:r>
      <w:bookmarkEnd w:id="16"/>
    </w:p>
    <w:p w:rsidR="00F657AA" w:rsidRDefault="00F657AA" w:rsidP="00F657AA">
      <w:pPr>
        <w:pStyle w:val="Prrafodelista"/>
        <w:numPr>
          <w:ilvl w:val="0"/>
          <w:numId w:val="6"/>
        </w:numPr>
      </w:pPr>
      <w:r>
        <w:t>Variables cuantitativas: tamaño de la muestra, media</w:t>
      </w:r>
      <w:r w:rsidR="00832E4D">
        <w:t>, mediana</w:t>
      </w:r>
      <w:r>
        <w:t xml:space="preserve"> y valores mínimo y máximo.</w:t>
      </w:r>
    </w:p>
    <w:p w:rsidR="00F657AA" w:rsidRDefault="00F657AA" w:rsidP="00F657AA">
      <w:pPr>
        <w:pStyle w:val="Prrafodelista"/>
        <w:numPr>
          <w:ilvl w:val="0"/>
          <w:numId w:val="6"/>
        </w:numPr>
      </w:pPr>
      <w:r>
        <w:t>V</w:t>
      </w:r>
      <w:r w:rsidRPr="00F657AA">
        <w:t>ariables cua</w:t>
      </w:r>
      <w:r w:rsidR="00C23492">
        <w:t>li</w:t>
      </w:r>
      <w:r w:rsidRPr="00F657AA">
        <w:t>tativas</w:t>
      </w:r>
      <w:r>
        <w:t>: distribución mediante tablas de frecuencias.</w:t>
      </w:r>
    </w:p>
    <w:p w:rsidR="00F657AA" w:rsidRDefault="00F657AA" w:rsidP="00F657AA">
      <w:pPr>
        <w:pStyle w:val="Ttulo3"/>
        <w:rPr>
          <w:rFonts w:eastAsia="ArialMT"/>
        </w:rPr>
      </w:pPr>
      <w:bookmarkStart w:id="17" w:name="_Toc514140016"/>
      <w:r>
        <w:rPr>
          <w:rFonts w:eastAsia="ArialMT"/>
        </w:rPr>
        <w:t>Analítico</w:t>
      </w:r>
      <w:bookmarkEnd w:id="17"/>
    </w:p>
    <w:p w:rsidR="00F657AA" w:rsidRPr="00F657AA" w:rsidRDefault="00F657AA" w:rsidP="006265DD">
      <w:r>
        <w:t>Para comparar la distribución de las variables se utilizó la prueba de Chi-Cuadrado de Pearson.</w:t>
      </w:r>
      <w:r w:rsidR="00E5355B">
        <w:t xml:space="preserve"> En el caso de que la frecuencia esperada en alguna de las casillas de la tabla de contingencia tuviese un valor inferior a 5, se aplicó el Test Exacto de Fisher. Se tomó como significativo un valor de P inferior a 0.05 </w:t>
      </w:r>
      <w:r w:rsidR="006265DD">
        <w:t xml:space="preserve">y como medida de asociación entre variables se utilizó la </w:t>
      </w:r>
      <w:proofErr w:type="spellStart"/>
      <w:r w:rsidR="006265DD">
        <w:t>Odds</w:t>
      </w:r>
      <w:proofErr w:type="spellEnd"/>
      <w:r w:rsidR="006265DD">
        <w:t xml:space="preserve"> Ratio.</w:t>
      </w:r>
    </w:p>
    <w:p w:rsidR="0054730A" w:rsidRDefault="0054730A" w:rsidP="0054730A">
      <w:pPr>
        <w:pStyle w:val="Ttulo1"/>
      </w:pPr>
      <w:bookmarkStart w:id="18" w:name="_Toc514140017"/>
      <w:r>
        <w:t>Resultados</w:t>
      </w:r>
      <w:bookmarkEnd w:id="18"/>
    </w:p>
    <w:p w:rsidR="00255E6E" w:rsidRDefault="00C609B5" w:rsidP="00B52E59">
      <w:pPr>
        <w:pStyle w:val="Ttulo2"/>
      </w:pPr>
      <w:bookmarkStart w:id="19" w:name="_Toc514140018"/>
      <w:r>
        <w:t>Descripción</w:t>
      </w:r>
      <w:r w:rsidR="002B219D">
        <w:t xml:space="preserve"> de la muestra</w:t>
      </w:r>
      <w:bookmarkEnd w:id="19"/>
    </w:p>
    <w:p w:rsidR="00B026A8" w:rsidRDefault="007B51B8" w:rsidP="00AA12F8">
      <w:r>
        <w:t>De los 30 casos</w:t>
      </w:r>
      <w:r w:rsidR="002B219D">
        <w:t xml:space="preserve">, 21 </w:t>
      </w:r>
      <w:r w:rsidR="001A776F">
        <w:t>fuero</w:t>
      </w:r>
      <w:r w:rsidR="002B219D">
        <w:t>n mujeres (70%) y 9 hombres (30%). La edad media al diagnóstico fue de 60.13 años</w:t>
      </w:r>
      <w:r w:rsidR="005E042D">
        <w:t xml:space="preserve"> (43-81 años)</w:t>
      </w:r>
      <w:r w:rsidR="00B975BB">
        <w:t xml:space="preserve">. </w:t>
      </w:r>
      <w:r w:rsidR="006422B8">
        <w:t>Para el estudio de la edad se</w:t>
      </w:r>
      <w:r>
        <w:t xml:space="preserve"> t</w:t>
      </w:r>
      <w:r w:rsidR="006422B8">
        <w:t xml:space="preserve">omó como punto de corte </w:t>
      </w:r>
      <w:r>
        <w:t xml:space="preserve">60 años, de </w:t>
      </w:r>
      <w:r w:rsidR="005C388F">
        <w:t>modo que respecto a la variable edad</w:t>
      </w:r>
      <w:r>
        <w:t xml:space="preserve"> la muest</w:t>
      </w:r>
      <w:r w:rsidR="001A776F">
        <w:t>ra queda dividida en dos grupos: e</w:t>
      </w:r>
      <w:r w:rsidR="001E04F5">
        <w:t>l 43.3% de la muestra tenía más de 60 años al diagnóstico, mientras qu</w:t>
      </w:r>
      <w:r w:rsidR="005306B5">
        <w:t xml:space="preserve">e el 56.7% </w:t>
      </w:r>
      <w:r w:rsidR="001E04F5">
        <w:t xml:space="preserve">restante tenía 60 o menos. </w:t>
      </w:r>
    </w:p>
    <w:p w:rsidR="00017696" w:rsidRPr="00017696" w:rsidRDefault="00017696" w:rsidP="00AA12F8">
      <w:pPr>
        <w:rPr>
          <w:color w:val="E20087"/>
        </w:rPr>
      </w:pPr>
      <w:r>
        <w:rPr>
          <w:color w:val="E20087"/>
        </w:rPr>
        <w:t>FIGURAS 1 2 Y 3</w:t>
      </w:r>
    </w:p>
    <w:p w:rsidR="00524EDC" w:rsidRDefault="006422B8" w:rsidP="00524EDC">
      <w:r>
        <w:t>En</w:t>
      </w:r>
      <w:r w:rsidR="005C388F">
        <w:t>tre los casos que componen la muestra e</w:t>
      </w:r>
      <w:r w:rsidR="00A230C9">
        <w:t>n</w:t>
      </w:r>
      <w:r>
        <w:t xml:space="preserve">contramos 3 </w:t>
      </w:r>
      <w:r w:rsidR="001E04F5">
        <w:t xml:space="preserve">pacientes </w:t>
      </w:r>
      <w:r>
        <w:t xml:space="preserve">que </w:t>
      </w:r>
      <w:r w:rsidR="001E04F5">
        <w:t xml:space="preserve">contaban con </w:t>
      </w:r>
      <w:r w:rsidR="00C23492">
        <w:t>al menos un</w:t>
      </w:r>
      <w:r w:rsidR="005C388F">
        <w:t xml:space="preserve"> episodio </w:t>
      </w:r>
      <w:r w:rsidR="00C23492">
        <w:t xml:space="preserve">anterior </w:t>
      </w:r>
      <w:r w:rsidR="005C388F">
        <w:t>de</w:t>
      </w:r>
      <w:r w:rsidR="001E04F5">
        <w:t xml:space="preserve"> HSA</w:t>
      </w:r>
      <w:r w:rsidR="00D56B90">
        <w:t xml:space="preserve"> (10%) y </w:t>
      </w:r>
      <w:r w:rsidR="005C388F">
        <w:t>un 70% tenía</w:t>
      </w:r>
      <w:r w:rsidR="00D56B90">
        <w:t xml:space="preserve"> algún tipo de comorbilidad.</w:t>
      </w:r>
      <w:r w:rsidR="00524EDC" w:rsidRPr="00524EDC">
        <w:t xml:space="preserve"> </w:t>
      </w:r>
      <w:r w:rsidR="00997B2E">
        <w:t>En el 663.3</w:t>
      </w:r>
      <w:r w:rsidR="00524EDC">
        <w:t>% de los casos se halló un único aneurisma, mientras qu</w:t>
      </w:r>
      <w:r w:rsidR="00997B2E">
        <w:t>e en el 36</w:t>
      </w:r>
      <w:r w:rsidR="00524EDC">
        <w:t>.</w:t>
      </w:r>
      <w:r w:rsidR="00997B2E">
        <w:t>7</w:t>
      </w:r>
      <w:r w:rsidR="00524EDC">
        <w:t xml:space="preserve">% restante coexistían </w:t>
      </w:r>
      <w:r w:rsidR="00D474F8">
        <w:t>más de uno en un mismo paciente. El máximo número de aneurismas</w:t>
      </w:r>
      <w:r w:rsidR="00997B2E">
        <w:t xml:space="preserve"> encontrados</w:t>
      </w:r>
      <w:r w:rsidR="00D474F8">
        <w:t xml:space="preserve"> en un mismo paciente  fue de 5.</w:t>
      </w:r>
    </w:p>
    <w:p w:rsidR="00F066FA" w:rsidRPr="001423BF" w:rsidRDefault="005C388F" w:rsidP="00C23492">
      <w:pPr>
        <w:spacing w:after="0"/>
        <w:rPr>
          <w:b/>
          <w:i/>
          <w:color w:val="FFFFFF" w:themeColor="background1"/>
        </w:rPr>
      </w:pPr>
      <w:r>
        <w:t>El 17.9% de los pacientes</w:t>
      </w:r>
      <w:r w:rsidR="00410063">
        <w:t xml:space="preserve"> consumió alcohol de manera regular y</w:t>
      </w:r>
      <w:r>
        <w:t xml:space="preserve"> para</w:t>
      </w:r>
      <w:r w:rsidR="00410063">
        <w:t xml:space="preserve"> el 70% </w:t>
      </w:r>
      <w:r>
        <w:t>se recogía en la historia hábito tabáquico</w:t>
      </w:r>
      <w:r w:rsidR="00410063">
        <w:t>.</w:t>
      </w:r>
      <w:r w:rsidR="00576522" w:rsidRPr="00576522">
        <w:t xml:space="preserve"> </w:t>
      </w:r>
      <w:r>
        <w:t xml:space="preserve">El70% presentaba </w:t>
      </w:r>
      <w:r w:rsidR="00576522">
        <w:t>algún tipo de clínica neurol</w:t>
      </w:r>
      <w:r w:rsidR="00D266FC">
        <w:t>ógica, la cual les condujo a realizar las pruebas</w:t>
      </w:r>
      <w:r w:rsidR="001A776F">
        <w:t xml:space="preserve"> de imagen</w:t>
      </w:r>
      <w:r w:rsidR="00D266FC">
        <w:t xml:space="preserve"> que descubri</w:t>
      </w:r>
      <w:r w:rsidR="00977FEA">
        <w:t>eron la presencia del aneurisma</w:t>
      </w:r>
      <w:r>
        <w:t>. Las</w:t>
      </w:r>
      <w:r w:rsidR="00066356">
        <w:t xml:space="preserve"> </w:t>
      </w:r>
      <w:r w:rsidR="00B5074C">
        <w:t>circunstancias</w:t>
      </w:r>
      <w:r w:rsidR="00066356">
        <w:t xml:space="preserve"> que motivaro</w:t>
      </w:r>
      <w:r w:rsidR="00B5074C">
        <w:t>n el diagnóstico</w:t>
      </w:r>
      <w:r>
        <w:t xml:space="preserve"> del aneurisma fueron:</w:t>
      </w:r>
    </w:p>
    <w:p w:rsidR="00F066FA" w:rsidRDefault="00F066FA" w:rsidP="00E3729E">
      <w:pPr>
        <w:pStyle w:val="Prrafodelista"/>
        <w:numPr>
          <w:ilvl w:val="0"/>
          <w:numId w:val="1"/>
        </w:numPr>
      </w:pPr>
      <w:r>
        <w:t>Vértigo</w:t>
      </w:r>
      <w:r w:rsidR="00977FEA">
        <w:t xml:space="preserve"> en 2 pacientes. Uno de ellos con antecedentes de </w:t>
      </w:r>
      <w:proofErr w:type="spellStart"/>
      <w:r w:rsidR="00977FEA">
        <w:t>colesteatoma</w:t>
      </w:r>
      <w:proofErr w:type="spellEnd"/>
      <w:r w:rsidR="00977FEA">
        <w:t xml:space="preserve">. </w:t>
      </w:r>
    </w:p>
    <w:p w:rsidR="00F066FA" w:rsidRDefault="00066356" w:rsidP="00E3729E">
      <w:pPr>
        <w:pStyle w:val="Prrafodelista"/>
        <w:numPr>
          <w:ilvl w:val="0"/>
          <w:numId w:val="1"/>
        </w:numPr>
      </w:pPr>
      <w:r>
        <w:t>Deterioro cognitivo</w:t>
      </w:r>
      <w:r w:rsidR="00977FEA">
        <w:t xml:space="preserve"> en relación a Alzheimer</w:t>
      </w:r>
      <w:r>
        <w:t xml:space="preserve"> en un paciente</w:t>
      </w:r>
      <w:r w:rsidR="00977FEA">
        <w:t>.</w:t>
      </w:r>
    </w:p>
    <w:p w:rsidR="00F066FA" w:rsidRDefault="00F066FA" w:rsidP="00E3729E">
      <w:pPr>
        <w:pStyle w:val="Prrafodelista"/>
        <w:numPr>
          <w:ilvl w:val="0"/>
          <w:numId w:val="1"/>
        </w:numPr>
      </w:pPr>
      <w:r>
        <w:t>Antecedentes familiares</w:t>
      </w:r>
      <w:r w:rsidR="00157CEE">
        <w:t xml:space="preserve"> en 2 </w:t>
      </w:r>
      <w:r w:rsidR="00A230C9">
        <w:t xml:space="preserve"> de los 30 </w:t>
      </w:r>
      <w:r w:rsidR="00157CEE">
        <w:t xml:space="preserve">casos. </w:t>
      </w:r>
    </w:p>
    <w:p w:rsidR="00F066FA" w:rsidRDefault="00F066FA" w:rsidP="00E3729E">
      <w:pPr>
        <w:pStyle w:val="Prrafodelista"/>
        <w:numPr>
          <w:ilvl w:val="0"/>
          <w:numId w:val="1"/>
        </w:numPr>
      </w:pPr>
      <w:r>
        <w:t>Amnesia</w:t>
      </w:r>
      <w:r w:rsidR="00157CEE">
        <w:t xml:space="preserve"> 3 pacientes. </w:t>
      </w:r>
    </w:p>
    <w:p w:rsidR="00F023D6" w:rsidRDefault="00F023D6" w:rsidP="00E3729E">
      <w:pPr>
        <w:pStyle w:val="Prrafodelista"/>
        <w:numPr>
          <w:ilvl w:val="0"/>
          <w:numId w:val="1"/>
        </w:numPr>
      </w:pPr>
      <w:r>
        <w:t xml:space="preserve">Enfermedad ateroesclerótica en carótida interna en </w:t>
      </w:r>
      <w:r w:rsidR="00A230C9">
        <w:t xml:space="preserve">un </w:t>
      </w:r>
      <w:r>
        <w:t>paciente con cardiopatía isquémica conocida.</w:t>
      </w:r>
    </w:p>
    <w:p w:rsidR="00F066FA" w:rsidRDefault="00F066FA" w:rsidP="00E3729E">
      <w:pPr>
        <w:pStyle w:val="Prrafodelista"/>
        <w:numPr>
          <w:ilvl w:val="0"/>
          <w:numId w:val="1"/>
        </w:numPr>
      </w:pPr>
      <w:r>
        <w:t>Migraña</w:t>
      </w:r>
      <w:r w:rsidR="00F023D6">
        <w:t xml:space="preserve"> en 4 casos. </w:t>
      </w:r>
    </w:p>
    <w:p w:rsidR="00F066FA" w:rsidRDefault="00F066FA" w:rsidP="00E3729E">
      <w:pPr>
        <w:pStyle w:val="Prrafodelista"/>
        <w:numPr>
          <w:ilvl w:val="0"/>
          <w:numId w:val="1"/>
        </w:numPr>
      </w:pPr>
      <w:r>
        <w:t>Cefalea</w:t>
      </w:r>
      <w:r w:rsidR="00F023D6">
        <w:t xml:space="preserve"> en </w:t>
      </w:r>
      <w:r w:rsidR="007B2268">
        <w:t>4</w:t>
      </w:r>
      <w:r w:rsidR="00F023D6">
        <w:t xml:space="preserve"> pacientes. En </w:t>
      </w:r>
      <w:r w:rsidR="007B2268">
        <w:t>dos</w:t>
      </w:r>
      <w:r w:rsidR="00F023D6">
        <w:t xml:space="preserve"> de ellos cefalea</w:t>
      </w:r>
      <w:r w:rsidR="007B2268">
        <w:t xml:space="preserve"> </w:t>
      </w:r>
      <w:proofErr w:type="spellStart"/>
      <w:r w:rsidR="007B2268">
        <w:t>retroocular</w:t>
      </w:r>
      <w:proofErr w:type="spellEnd"/>
      <w:r w:rsidR="007B2268">
        <w:t xml:space="preserve"> </w:t>
      </w:r>
      <w:r w:rsidR="00066356">
        <w:t>acompañada</w:t>
      </w:r>
      <w:r w:rsidR="00F023D6">
        <w:t xml:space="preserve"> de </w:t>
      </w:r>
      <w:proofErr w:type="spellStart"/>
      <w:r w:rsidR="007B2268">
        <w:t>ptosis</w:t>
      </w:r>
      <w:proofErr w:type="spellEnd"/>
      <w:r w:rsidR="007B2268">
        <w:t xml:space="preserve"> palpebral y alteraciones visuales (una paciente refería pérdida de agudeza visual y la otra diplopía).</w:t>
      </w:r>
    </w:p>
    <w:p w:rsidR="00F066FA" w:rsidRDefault="00F066FA" w:rsidP="00E3729E">
      <w:pPr>
        <w:pStyle w:val="Prrafodelista"/>
        <w:numPr>
          <w:ilvl w:val="0"/>
          <w:numId w:val="1"/>
        </w:numPr>
      </w:pPr>
      <w:r>
        <w:lastRenderedPageBreak/>
        <w:t>ICTUS</w:t>
      </w:r>
      <w:r w:rsidR="007B2268">
        <w:t xml:space="preserve"> en un total de 4 pacientes. En uno de ellos fue hemorrágico (HSA)</w:t>
      </w:r>
      <w:r w:rsidR="00C23492">
        <w:t xml:space="preserve"> </w:t>
      </w:r>
      <w:r w:rsidR="00A230C9">
        <w:t>-sin relación con el aneurisma encontrado-</w:t>
      </w:r>
      <w:r w:rsidR="007B2268">
        <w:t xml:space="preserve"> y en el resto de tipo isquémico.</w:t>
      </w:r>
    </w:p>
    <w:p w:rsidR="00A230C9" w:rsidRDefault="00977FEA" w:rsidP="00C23492">
      <w:pPr>
        <w:pStyle w:val="Prrafodelista"/>
        <w:numPr>
          <w:ilvl w:val="0"/>
          <w:numId w:val="1"/>
        </w:numPr>
        <w:spacing w:after="0"/>
      </w:pPr>
      <w:r>
        <w:t>Síncope</w:t>
      </w:r>
      <w:r w:rsidR="007B2268">
        <w:t xml:space="preserve"> en 2 pacientes. </w:t>
      </w:r>
    </w:p>
    <w:p w:rsidR="00A230C9" w:rsidRPr="00017696" w:rsidRDefault="00A230C9" w:rsidP="00017696">
      <w:pPr>
        <w:spacing w:after="0" w:line="240" w:lineRule="auto"/>
        <w:rPr>
          <w:color w:val="E20087"/>
        </w:rPr>
      </w:pPr>
      <w:r>
        <w:t xml:space="preserve"> </w:t>
      </w:r>
      <w:r w:rsidR="00017696">
        <w:rPr>
          <w:color w:val="E20087"/>
        </w:rPr>
        <w:t>FIGURAS 4 5 Y 6</w:t>
      </w:r>
    </w:p>
    <w:p w:rsidR="001A776F" w:rsidRDefault="00410063" w:rsidP="007B2268">
      <w:r>
        <w:t>Respecto  a las características de l</w:t>
      </w:r>
      <w:r w:rsidR="002534F8">
        <w:t>os aneurismas, hubo dos casos en los cuales no estaba registrado el tamaño del mismo</w:t>
      </w:r>
      <w:r w:rsidR="001A776F">
        <w:t xml:space="preserve">, </w:t>
      </w:r>
      <w:r w:rsidR="002534F8">
        <w:t>midiendo el más pequeño 2.0mm y el mayor 8.6mm</w:t>
      </w:r>
      <w:r w:rsidR="001A776F">
        <w:t xml:space="preserve"> (5.29mm de tamaño medio).</w:t>
      </w:r>
      <w:r w:rsidR="002534F8">
        <w:t xml:space="preserve"> </w:t>
      </w:r>
      <w:r w:rsidR="007E5172">
        <w:t xml:space="preserve">La mitad eran mayores de 5mm y la otra mitad eran iguales o menores de 5mm. </w:t>
      </w:r>
      <w:r w:rsidR="000325ED">
        <w:t>En ningún caso el aneurisma aumentó de tamaño</w:t>
      </w:r>
      <w:r w:rsidR="00D9657F">
        <w:t>.</w:t>
      </w:r>
    </w:p>
    <w:p w:rsidR="006B6F18" w:rsidRDefault="00F80935" w:rsidP="007B51B8">
      <w:r>
        <w:t>E</w:t>
      </w:r>
      <w:r w:rsidR="00A230C9">
        <w:t>n e</w:t>
      </w:r>
      <w:r>
        <w:t>l 86.</w:t>
      </w:r>
      <w:r w:rsidR="00214852">
        <w:t>6</w:t>
      </w:r>
      <w:r w:rsidR="007E5172">
        <w:t xml:space="preserve">% </w:t>
      </w:r>
      <w:r w:rsidR="00A230C9">
        <w:t xml:space="preserve">de los casos el aneurisma </w:t>
      </w:r>
      <w:r w:rsidR="007E5172">
        <w:t>estaba situado en la circulación anterior,</w:t>
      </w:r>
      <w:r w:rsidR="00D474F8">
        <w:t xml:space="preserve"> dependiendo de la ACI el 43.3%</w:t>
      </w:r>
      <w:r w:rsidR="00B35544">
        <w:t>.</w:t>
      </w:r>
      <w:r w:rsidR="000325ED">
        <w:t xml:space="preserve"> En los 24  casos en los cuales se recogió la morfología del aneurisma 21 eran saculares (87.5%) y 3 eran irregulares con lobulaciones (12.5%).</w:t>
      </w:r>
    </w:p>
    <w:p w:rsidR="00017696" w:rsidRPr="00017696" w:rsidRDefault="00017696" w:rsidP="007B51B8">
      <w:pPr>
        <w:rPr>
          <w:color w:val="E20087"/>
        </w:rPr>
      </w:pPr>
      <w:r>
        <w:rPr>
          <w:color w:val="E20087"/>
        </w:rPr>
        <w:t>FIGURAS 7 Y 8</w:t>
      </w:r>
    </w:p>
    <w:p w:rsidR="000325ED" w:rsidRDefault="00576522" w:rsidP="007B51B8">
      <w:r>
        <w:t>En relación a la técnica endovascular, en el 26.7%</w:t>
      </w:r>
      <w:r w:rsidR="00C0490A">
        <w:t xml:space="preserve"> de los pacientes</w:t>
      </w:r>
      <w:r>
        <w:t xml:space="preserve"> se utilizaron</w:t>
      </w:r>
      <w:r w:rsidR="001A776F">
        <w:t xml:space="preserve"> </w:t>
      </w:r>
      <w:r>
        <w:t>coils</w:t>
      </w:r>
      <w:r w:rsidR="00C0490A">
        <w:t xml:space="preserve"> exclusivamente</w:t>
      </w:r>
      <w:r>
        <w:t xml:space="preserve"> y en el 73.3% </w:t>
      </w:r>
      <w:r w:rsidR="00C0490A">
        <w:t>restante</w:t>
      </w:r>
      <w:r>
        <w:t xml:space="preserve"> se implantó un </w:t>
      </w:r>
      <w:proofErr w:type="spellStart"/>
      <w:r>
        <w:t>stent</w:t>
      </w:r>
      <w:proofErr w:type="spellEnd"/>
      <w:r>
        <w:t xml:space="preserve"> empleando la técnica de </w:t>
      </w:r>
      <w:proofErr w:type="spellStart"/>
      <w:r>
        <w:t>remodeling</w:t>
      </w:r>
      <w:proofErr w:type="spellEnd"/>
      <w:r>
        <w:t xml:space="preserve"> con balón</w:t>
      </w:r>
      <w:r w:rsidR="001A776F">
        <w:t xml:space="preserve">. </w:t>
      </w:r>
      <w:r w:rsidR="003515D8">
        <w:t xml:space="preserve">Se obtuvo oclusión completa en 24 pacientes (86.7%) y parcial en 6 (13.3%). </w:t>
      </w:r>
      <w:r w:rsidR="00D266FC">
        <w:t>El tratamiento fracas</w:t>
      </w:r>
      <w:r w:rsidR="001A776F">
        <w:t>ó</w:t>
      </w:r>
      <w:r w:rsidR="00D266FC">
        <w:t xml:space="preserve"> en un paciente</w:t>
      </w:r>
      <w:r w:rsidR="001A776F">
        <w:t>, el cual r</w:t>
      </w:r>
      <w:r w:rsidR="003515D8">
        <w:t xml:space="preserve">ecanalizó y </w:t>
      </w:r>
      <w:r w:rsidR="00D266FC">
        <w:t xml:space="preserve">por lo tanto tuvo que </w:t>
      </w:r>
      <w:r w:rsidR="00C0490A">
        <w:t>ser intervenido de nuevo. No hubo más casos de reintervención.</w:t>
      </w:r>
    </w:p>
    <w:p w:rsidR="00F336CE" w:rsidRDefault="003C32BC" w:rsidP="00C0490A">
      <w:pPr>
        <w:pStyle w:val="Ttulo2"/>
      </w:pPr>
      <w:bookmarkStart w:id="20" w:name="_Toc514140019"/>
      <w:r>
        <w:t>Descripción</w:t>
      </w:r>
      <w:r w:rsidR="00F336CE">
        <w:t xml:space="preserve"> de las complicaciones</w:t>
      </w:r>
      <w:bookmarkEnd w:id="20"/>
    </w:p>
    <w:p w:rsidR="00B70062" w:rsidRDefault="00B70062" w:rsidP="00B70062">
      <w:r>
        <w:t>Hubo complicaciones en un 40% de los casos, todas</w:t>
      </w:r>
      <w:r w:rsidR="008428FC">
        <w:t xml:space="preserve"> ellas autolimitadas</w:t>
      </w:r>
      <w:r w:rsidR="00C0490A">
        <w:t xml:space="preserve"> y</w:t>
      </w:r>
      <w:r w:rsidR="00FA0CEB">
        <w:t xml:space="preserve"> sin  secuelas</w:t>
      </w:r>
      <w:r w:rsidR="008428FC">
        <w:t xml:space="preserve">. Las complicaciones que se encontraron </w:t>
      </w:r>
      <w:r w:rsidR="00C0490A">
        <w:t>fueron las siguientes</w:t>
      </w:r>
      <w:r>
        <w:t>:</w:t>
      </w:r>
    </w:p>
    <w:p w:rsidR="00B70062" w:rsidRDefault="00B70062" w:rsidP="00E3729E">
      <w:pPr>
        <w:pStyle w:val="Prrafodelista"/>
        <w:numPr>
          <w:ilvl w:val="0"/>
          <w:numId w:val="1"/>
        </w:numPr>
      </w:pPr>
      <w:r>
        <w:t>HSA</w:t>
      </w:r>
      <w:r w:rsidR="008428FC">
        <w:t xml:space="preserve"> en 2 </w:t>
      </w:r>
      <w:r w:rsidR="00C0490A">
        <w:t>pacientes</w:t>
      </w:r>
      <w:r w:rsidR="008428FC">
        <w:t xml:space="preserve">. En el primero, a las 48 horas después del alta el paciente comenzó con cefalea brusca y en TC se visualizó la HSA. Este paciente resultó ser alérgico a AAS. En el otro caso la paciente comenzó a las 3 semanas con pérdida de la sensibilidad y crisis parciales, en TC se ve pequeña HSA. </w:t>
      </w:r>
      <w:r w:rsidR="00B5074C">
        <w:t>Esta paciente había demostrado</w:t>
      </w:r>
      <w:r w:rsidR="008428FC">
        <w:t xml:space="preserve"> una hipersensibilidad  a AAS.</w:t>
      </w:r>
    </w:p>
    <w:p w:rsidR="00017696" w:rsidRPr="00017696" w:rsidRDefault="00017696" w:rsidP="00017696">
      <w:pPr>
        <w:pStyle w:val="Prrafodelista"/>
        <w:rPr>
          <w:color w:val="E20087"/>
        </w:rPr>
      </w:pPr>
      <w:r>
        <w:rPr>
          <w:color w:val="E20087"/>
        </w:rPr>
        <w:t>FIGURA 9DCHA</w:t>
      </w:r>
    </w:p>
    <w:p w:rsidR="00B70062" w:rsidRDefault="00B70062" w:rsidP="00E3729E">
      <w:pPr>
        <w:pStyle w:val="Prrafodelista"/>
        <w:numPr>
          <w:ilvl w:val="0"/>
          <w:numId w:val="1"/>
        </w:numPr>
      </w:pPr>
      <w:r>
        <w:t>Pérdida transitoria de agudeza visual</w:t>
      </w:r>
      <w:r w:rsidR="003012BD">
        <w:t xml:space="preserve"> en 3 de los 30 casos. En 1</w:t>
      </w:r>
      <w:r w:rsidR="00FA0CEB">
        <w:t xml:space="preserve"> caso la pérdida de agudeza visual ocurrió tras la</w:t>
      </w:r>
      <w:r w:rsidR="003012BD">
        <w:t xml:space="preserve"> intervención y en los otros 2</w:t>
      </w:r>
      <w:r w:rsidR="00FA0CEB">
        <w:t xml:space="preserve"> tras control angiográfico.</w:t>
      </w:r>
    </w:p>
    <w:p w:rsidR="00B70062" w:rsidRDefault="00B70062" w:rsidP="00E3729E">
      <w:pPr>
        <w:pStyle w:val="Prrafodelista"/>
        <w:numPr>
          <w:ilvl w:val="0"/>
          <w:numId w:val="1"/>
        </w:numPr>
      </w:pPr>
      <w:r>
        <w:t>S</w:t>
      </w:r>
      <w:r w:rsidR="00FA0CEB">
        <w:t>índrome confusional (1 caso) en contexto de</w:t>
      </w:r>
      <w:r w:rsidR="00F63640">
        <w:t xml:space="preserve"> embolismos en ambos lóbulos frontales a causa del procedimiento. A las 2 semanas del episodio no había ningún tipo de clínica. La paciente tenía antecedentes de ictus transitorio.</w:t>
      </w:r>
      <w:r w:rsidR="00FA0CEB">
        <w:t xml:space="preserve"> </w:t>
      </w:r>
    </w:p>
    <w:p w:rsidR="004A4BEC" w:rsidRDefault="004A4BEC" w:rsidP="006B6F18">
      <w:pPr>
        <w:pStyle w:val="Prrafodelista"/>
        <w:numPr>
          <w:ilvl w:val="0"/>
          <w:numId w:val="1"/>
        </w:numPr>
      </w:pPr>
      <w:r>
        <w:t>Parestesias faciales que cedieron con tratamiento.</w:t>
      </w:r>
    </w:p>
    <w:p w:rsidR="00F63640" w:rsidRDefault="00B70062" w:rsidP="00E3729E">
      <w:pPr>
        <w:pStyle w:val="Prrafodelista"/>
        <w:numPr>
          <w:ilvl w:val="0"/>
          <w:numId w:val="1"/>
        </w:numPr>
      </w:pPr>
      <w:r>
        <w:t xml:space="preserve">Hematoma en la zona de </w:t>
      </w:r>
      <w:r w:rsidR="00F63640">
        <w:t>punción en 3 pacientes.</w:t>
      </w:r>
    </w:p>
    <w:p w:rsidR="00B70062" w:rsidRDefault="00B70062" w:rsidP="00E3729E">
      <w:pPr>
        <w:pStyle w:val="Prrafodelista"/>
        <w:numPr>
          <w:ilvl w:val="0"/>
          <w:numId w:val="1"/>
        </w:numPr>
      </w:pPr>
      <w:r>
        <w:t>Cefalea</w:t>
      </w:r>
      <w:r w:rsidR="00F63640">
        <w:t xml:space="preserve"> </w:t>
      </w:r>
      <w:proofErr w:type="spellStart"/>
      <w:r w:rsidR="00F63640">
        <w:t>retroocular</w:t>
      </w:r>
      <w:proofErr w:type="spellEnd"/>
      <w:r w:rsidR="00F63640">
        <w:t xml:space="preserve"> en 2 casos</w:t>
      </w:r>
      <w:r w:rsidR="004A4BEC">
        <w:t>.</w:t>
      </w:r>
    </w:p>
    <w:p w:rsidR="00B70062" w:rsidRDefault="00B70062" w:rsidP="00E3729E">
      <w:pPr>
        <w:pStyle w:val="Prrafodelista"/>
        <w:numPr>
          <w:ilvl w:val="0"/>
          <w:numId w:val="1"/>
        </w:numPr>
      </w:pPr>
      <w:r>
        <w:t>Descompensación glucémica</w:t>
      </w:r>
      <w:r w:rsidR="00F63640">
        <w:t xml:space="preserve"> durante el ingreso para la revisión </w:t>
      </w:r>
      <w:proofErr w:type="spellStart"/>
      <w:r w:rsidR="00F63640">
        <w:t>angiográfica</w:t>
      </w:r>
      <w:proofErr w:type="spellEnd"/>
      <w:r w:rsidR="00F63640">
        <w:t xml:space="preserve"> en paciente con DM conocida</w:t>
      </w:r>
      <w:r w:rsidR="004A4BEC">
        <w:t>.</w:t>
      </w:r>
    </w:p>
    <w:p w:rsidR="00252405" w:rsidRDefault="00B70062" w:rsidP="00436C0A">
      <w:pPr>
        <w:pStyle w:val="Prrafodelista"/>
        <w:numPr>
          <w:ilvl w:val="0"/>
          <w:numId w:val="1"/>
        </w:numPr>
      </w:pPr>
      <w:r>
        <w:t>Reacción adversa a HPBM</w:t>
      </w:r>
      <w:r w:rsidR="00C609B5">
        <w:t xml:space="preserve"> durante el postoperatorio.</w:t>
      </w:r>
    </w:p>
    <w:p w:rsidR="00C609B5" w:rsidRDefault="006B5E99" w:rsidP="00C609B5">
      <w:pPr>
        <w:pStyle w:val="Ttulo2"/>
      </w:pPr>
      <w:bookmarkStart w:id="21" w:name="_Toc514140020"/>
      <w:r>
        <w:t>Relaciones entre variables</w:t>
      </w:r>
      <w:bookmarkEnd w:id="21"/>
    </w:p>
    <w:p w:rsidR="00D9657F" w:rsidRDefault="0067534C" w:rsidP="003F7C40">
      <w:r>
        <w:t xml:space="preserve">Al analizar los datos recogidos se relacionaron entre sí, </w:t>
      </w:r>
      <w:r w:rsidR="00B95847">
        <w:t>encontramos</w:t>
      </w:r>
      <w:r w:rsidR="006B5E99">
        <w:t xml:space="preserve"> los siguientes resultados</w:t>
      </w:r>
      <w:r>
        <w:t>:</w:t>
      </w:r>
    </w:p>
    <w:p w:rsidR="00017696" w:rsidRPr="00017696" w:rsidRDefault="00017696" w:rsidP="003F7C40">
      <w:pPr>
        <w:rPr>
          <w:color w:val="E20087"/>
        </w:rPr>
      </w:pPr>
      <w:r>
        <w:rPr>
          <w:color w:val="E20087"/>
        </w:rPr>
        <w:lastRenderedPageBreak/>
        <w:t>TABLA 1 Y FIGURA 10</w:t>
      </w:r>
    </w:p>
    <w:p w:rsidR="00AF7F2C" w:rsidRDefault="001F282C" w:rsidP="00AF7F2C">
      <w:pPr>
        <w:pStyle w:val="Prrafodelista"/>
        <w:numPr>
          <w:ilvl w:val="0"/>
          <w:numId w:val="8"/>
        </w:numPr>
      </w:pPr>
      <w:r>
        <w:t xml:space="preserve">Se </w:t>
      </w:r>
      <w:r w:rsidR="00730EF9">
        <w:t xml:space="preserve">observó </w:t>
      </w:r>
      <w:r w:rsidR="00AF7F2C">
        <w:t>una</w:t>
      </w:r>
      <w:r>
        <w:t xml:space="preserve"> relación </w:t>
      </w:r>
      <w:r w:rsidR="00730EF9">
        <w:t>entre</w:t>
      </w:r>
      <w:r>
        <w:t xml:space="preserve"> la edad y el hábito tabáquico, y también </w:t>
      </w:r>
      <w:r w:rsidR="00730EF9">
        <w:t>entre la edad y</w:t>
      </w:r>
      <w:r>
        <w:t xml:space="preserve"> la presencia de comorbilidad. </w:t>
      </w:r>
      <w:r w:rsidR="00DF61ED">
        <w:t xml:space="preserve">Los pacientes mayores de 60 </w:t>
      </w:r>
      <w:r w:rsidR="006B5E99">
        <w:t>años tenían más comorbilidades</w:t>
      </w:r>
      <w:r w:rsidR="00DF61ED">
        <w:t xml:space="preserve"> </w:t>
      </w:r>
      <w:r w:rsidR="006B5E99">
        <w:t>(</w:t>
      </w:r>
      <w:r w:rsidR="00DF61ED">
        <w:t>p=0.02</w:t>
      </w:r>
      <w:r w:rsidR="006B5E99">
        <w:t>)</w:t>
      </w:r>
      <w:r w:rsidR="00DF61ED">
        <w:t xml:space="preserve">. Además encontramos más pacientes expuestos al tabaco entre los </w:t>
      </w:r>
      <w:r w:rsidR="00F61E75">
        <w:t>menores</w:t>
      </w:r>
      <w:r w:rsidR="00DF61ED">
        <w:t xml:space="preserve"> de 60 con una OR</w:t>
      </w:r>
      <w:r w:rsidR="00F61E75">
        <w:t>=0.114 (IC 95% 0.18-0.716</w:t>
      </w:r>
      <w:r w:rsidR="00DF61ED">
        <w:t xml:space="preserve"> p=0.013</w:t>
      </w:r>
      <w:r w:rsidR="00F61E75">
        <w:t xml:space="preserve">), de forma que los pacientes menores de 60 tienen 8.77 más posibilidades de </w:t>
      </w:r>
      <w:r w:rsidR="006B5E99">
        <w:t xml:space="preserve">tener un hábito tabáquico </w:t>
      </w:r>
      <w:r w:rsidR="00F61E75">
        <w:t>que los mayores de 60 años</w:t>
      </w:r>
      <w:r w:rsidR="00DF61ED">
        <w:t>.</w:t>
      </w:r>
      <w:r w:rsidR="00B3352E" w:rsidRPr="00B3352E">
        <w:rPr>
          <w:noProof/>
          <w:lang w:eastAsia="es-ES"/>
        </w:rPr>
        <w:t xml:space="preserve"> </w:t>
      </w:r>
    </w:p>
    <w:p w:rsidR="00AD7442" w:rsidRDefault="005B305F" w:rsidP="00AD7442">
      <w:pPr>
        <w:pStyle w:val="Prrafodelista"/>
        <w:numPr>
          <w:ilvl w:val="0"/>
          <w:numId w:val="7"/>
        </w:numPr>
      </w:pPr>
      <w:r>
        <w:t xml:space="preserve">Encontramos que los hombres tenían 1.89 veces más probabilidad de beber alcohol que las mujeres </w:t>
      </w:r>
      <w:r w:rsidR="00730EF9">
        <w:t>(</w:t>
      </w:r>
      <w:r>
        <w:t>p=0.005</w:t>
      </w:r>
      <w:r w:rsidR="00730EF9">
        <w:t>)</w:t>
      </w:r>
      <w:r>
        <w:t>. Además, las mujeres presenta</w:t>
      </w:r>
      <w:r w:rsidR="00730EF9">
        <w:t>ban</w:t>
      </w:r>
      <w:r>
        <w:t xml:space="preserve"> clínica neurológica al diagnóstico con una </w:t>
      </w:r>
      <w:r w:rsidRPr="00810C31">
        <w:rPr>
          <w:color w:val="FF0000"/>
        </w:rPr>
        <w:t>OR=5.31</w:t>
      </w:r>
      <w:r w:rsidR="00494357" w:rsidRPr="00810C31">
        <w:rPr>
          <w:color w:val="FF0000"/>
        </w:rPr>
        <w:t xml:space="preserve"> (IC 95% 0.96-29.29</w:t>
      </w:r>
      <w:r w:rsidR="0020606F" w:rsidRPr="00810C31">
        <w:rPr>
          <w:color w:val="FF0000"/>
        </w:rPr>
        <w:t xml:space="preserve"> p=0.046</w:t>
      </w:r>
      <w:r w:rsidR="00494357" w:rsidRPr="00810C31">
        <w:rPr>
          <w:color w:val="FF0000"/>
        </w:rPr>
        <w:t>)</w:t>
      </w:r>
      <w:r w:rsidR="00494357">
        <w:t xml:space="preserve">, es decir </w:t>
      </w:r>
      <w:r w:rsidR="0020606F">
        <w:t xml:space="preserve"> con </w:t>
      </w:r>
      <w:r w:rsidR="00494357">
        <w:t xml:space="preserve">5.31 veces más posibilidades </w:t>
      </w:r>
      <w:r w:rsidR="0020606F">
        <w:t>que los hombres</w:t>
      </w:r>
      <w:r>
        <w:t>.</w:t>
      </w:r>
      <w:r w:rsidR="00F87F3E" w:rsidRPr="00F87F3E">
        <w:rPr>
          <w:noProof/>
          <w:lang w:eastAsia="es-ES"/>
        </w:rPr>
        <w:t xml:space="preserve"> </w:t>
      </w:r>
    </w:p>
    <w:p w:rsidR="00017696" w:rsidRPr="00017696" w:rsidRDefault="00017696" w:rsidP="00017696">
      <w:pPr>
        <w:pStyle w:val="Prrafodelista"/>
        <w:rPr>
          <w:color w:val="E20087"/>
        </w:rPr>
      </w:pPr>
      <w:r>
        <w:rPr>
          <w:noProof/>
          <w:color w:val="E20087"/>
          <w:lang w:eastAsia="es-ES"/>
        </w:rPr>
        <w:t>FIGURAS 11 12 Y 13</w:t>
      </w:r>
    </w:p>
    <w:p w:rsidR="00913661" w:rsidRDefault="005B305F" w:rsidP="00913661">
      <w:pPr>
        <w:pStyle w:val="Prrafodelista"/>
        <w:numPr>
          <w:ilvl w:val="0"/>
          <w:numId w:val="7"/>
        </w:numPr>
      </w:pPr>
      <w:r>
        <w:t>Respecto al alcohol se encontró relación con la presencia de clínica neurológica al diagnóstico. Los pacientes que no bebían alcohol presenta</w:t>
      </w:r>
      <w:r w:rsidR="00730EF9">
        <w:t>ban</w:t>
      </w:r>
      <w:r>
        <w:t xml:space="preserve"> con mayor frecuencia algún tipo de síntoma neurológico</w:t>
      </w:r>
      <w:r w:rsidR="00730EF9">
        <w:t xml:space="preserve">, el cual condujo </w:t>
      </w:r>
      <w:r>
        <w:t xml:space="preserve">al diagnóstico del aneurisma. Asimismo se halló que el consumo de alcohol guardaba relación con el tipo de materiales utilizados en la TEV: a los pacientes que no consumían alcohol se les puso </w:t>
      </w:r>
      <w:proofErr w:type="spellStart"/>
      <w:r>
        <w:t>stent</w:t>
      </w:r>
      <w:proofErr w:type="spellEnd"/>
      <w:r>
        <w:t xml:space="preserve"> con una mayor frecuencia (</w:t>
      </w:r>
      <w:r w:rsidR="00730EF9">
        <w:t>p=0.046)</w:t>
      </w:r>
      <w:r>
        <w:t>.</w:t>
      </w:r>
      <w:r w:rsidR="0020606F" w:rsidRPr="0020606F">
        <w:rPr>
          <w:noProof/>
          <w:sz w:val="18"/>
          <w:szCs w:val="18"/>
          <w:lang w:eastAsia="es-ES"/>
        </w:rPr>
        <w:t xml:space="preserve"> </w:t>
      </w:r>
    </w:p>
    <w:p w:rsidR="00AB772A" w:rsidRDefault="00AB772A" w:rsidP="001828C8">
      <w:pPr>
        <w:pStyle w:val="Prrafodelista"/>
        <w:numPr>
          <w:ilvl w:val="0"/>
          <w:numId w:val="7"/>
        </w:numPr>
      </w:pPr>
      <w:r>
        <w:t xml:space="preserve">Se observó una asociación entre la exposición al tabaco y el número de aneurismas. </w:t>
      </w:r>
      <w:r w:rsidR="00A37422">
        <w:t xml:space="preserve">El 100% </w:t>
      </w:r>
      <w:r>
        <w:t>de lo</w:t>
      </w:r>
      <w:r w:rsidR="001828C8">
        <w:t>s pacientes no expuestos poseía</w:t>
      </w:r>
      <w:r>
        <w:t xml:space="preserve"> </w:t>
      </w:r>
      <w:r w:rsidR="00A37422">
        <w:t>un único</w:t>
      </w:r>
      <w:r>
        <w:t xml:space="preserve"> aneurisma y </w:t>
      </w:r>
      <w:r w:rsidR="001828C8">
        <w:t xml:space="preserve">el </w:t>
      </w:r>
      <w:r w:rsidR="002D78AD">
        <w:t>52.4</w:t>
      </w:r>
      <w:r w:rsidR="001828C8">
        <w:t>% de los sí expuestos tenía</w:t>
      </w:r>
      <w:r>
        <w:t xml:space="preserve"> </w:t>
      </w:r>
      <w:r w:rsidR="00A37422">
        <w:t>aneurismas múltiples</w:t>
      </w:r>
      <w:r>
        <w:t xml:space="preserve"> (Chi-Cuadrado p=0.</w:t>
      </w:r>
      <w:r w:rsidR="00730EF9">
        <w:t>0</w:t>
      </w:r>
      <w:r w:rsidR="002D78AD">
        <w:t>06</w:t>
      </w:r>
      <w:r>
        <w:t xml:space="preserve">). También se vio que los pacientes que fumaban tenían aneurismas dependientes de la ACI y de la </w:t>
      </w:r>
      <w:proofErr w:type="spellStart"/>
      <w:r>
        <w:t>ACoA</w:t>
      </w:r>
      <w:proofErr w:type="spellEnd"/>
      <w:r>
        <w:t xml:space="preserve"> con mayor frecuencia que en otras localizaciones (Chi-Cuadrado p=0.</w:t>
      </w:r>
      <w:r w:rsidR="00730EF9">
        <w:t>0</w:t>
      </w:r>
      <w:r>
        <w:t>29).</w:t>
      </w:r>
    </w:p>
    <w:p w:rsidR="00017696" w:rsidRDefault="00A60DFE" w:rsidP="00017696">
      <w:pPr>
        <w:pStyle w:val="Prrafodelista"/>
        <w:numPr>
          <w:ilvl w:val="0"/>
          <w:numId w:val="7"/>
        </w:numPr>
        <w:spacing w:after="0"/>
      </w:pPr>
      <w:r>
        <w:t>Se vio</w:t>
      </w:r>
      <w:r w:rsidR="00B95847">
        <w:t xml:space="preserve"> que el tamaño del aneurisma </w:t>
      </w:r>
      <w:r w:rsidR="0071159E">
        <w:t>guardaba relación</w:t>
      </w:r>
      <w:r w:rsidR="00B95847">
        <w:t xml:space="preserve"> con la arteria de la cual dependía, de manera que los </w:t>
      </w:r>
      <w:r w:rsidR="00494357">
        <w:t>aneurismas de mayor tamaño</w:t>
      </w:r>
      <w:r w:rsidR="00B95847">
        <w:t xml:space="preserve"> se encontraron dependiendo de la ACI y de la ACM. La significaci</w:t>
      </w:r>
      <w:r w:rsidR="00B95847">
        <w:rPr>
          <w:rFonts w:hint="eastAsia"/>
        </w:rPr>
        <w:t>ó</w:t>
      </w:r>
      <w:r w:rsidR="00B95847">
        <w:t>n asint</w:t>
      </w:r>
      <w:r w:rsidR="00B95847">
        <w:rPr>
          <w:rFonts w:hint="eastAsia"/>
        </w:rPr>
        <w:t>ó</w:t>
      </w:r>
      <w:r w:rsidR="00B95847">
        <w:t>tica en la prueba Chi-</w:t>
      </w:r>
      <w:r w:rsidR="00494357">
        <w:t>Cuadrado de Pearson entre estas</w:t>
      </w:r>
      <w:r w:rsidR="00B95847">
        <w:t xml:space="preserve"> variables fue de 0,014 (p&lt;0.05).</w:t>
      </w:r>
      <w:r w:rsidR="0071159E">
        <w:t xml:space="preserve"> También se encontró asociación entre la morfología de los aneurismas y la localización de los mismos, de modo que los aneurismas saculares se encontraban en la circulación anterior mientras que en la posterior se hallaban los aneurismas que conten</w:t>
      </w:r>
      <w:r w:rsidR="0080226F">
        <w:t>ían lobulaciones (Chi-Cuadrado p=</w:t>
      </w:r>
      <w:r w:rsidR="00204688">
        <w:t>0.013</w:t>
      </w:r>
      <w:r w:rsidR="0080226F">
        <w:t>)</w:t>
      </w:r>
      <w:r w:rsidR="00F61E75">
        <w:t>.</w:t>
      </w:r>
      <w:r w:rsidR="00C57FEB">
        <w:t xml:space="preserve"> Los aneurismas encontrados en la arteria basilar fueron de morfología irregular mientras que los aneurismas saculares se presentaban en la ACI el 52.4% y un 23.8%</w:t>
      </w:r>
      <w:r w:rsidR="00204688">
        <w:t xml:space="preserve"> se hallaban</w:t>
      </w:r>
      <w:r w:rsidR="00C57FEB">
        <w:t xml:space="preserve"> en la </w:t>
      </w:r>
      <w:proofErr w:type="spellStart"/>
      <w:r w:rsidR="00C57FEB">
        <w:t>ACoA</w:t>
      </w:r>
      <w:proofErr w:type="spellEnd"/>
      <w:r w:rsidR="00C57FEB">
        <w:t xml:space="preserve"> </w:t>
      </w:r>
      <w:r w:rsidR="00204688">
        <w:t>(p=0.008)</w:t>
      </w:r>
      <w:r w:rsidR="00E52E98">
        <w:t>.</w:t>
      </w:r>
    </w:p>
    <w:p w:rsidR="000D66ED" w:rsidRDefault="00017696" w:rsidP="00017696">
      <w:pPr>
        <w:spacing w:after="0"/>
        <w:ind w:left="360"/>
      </w:pPr>
      <w:r w:rsidRPr="00017696">
        <w:rPr>
          <w:color w:val="E20087"/>
        </w:rPr>
        <w:t>FIGURA 14</w:t>
      </w:r>
    </w:p>
    <w:p w:rsidR="00A06430" w:rsidRPr="00A06430" w:rsidRDefault="002701A3" w:rsidP="00A06430">
      <w:pPr>
        <w:pStyle w:val="Prrafodelista"/>
        <w:numPr>
          <w:ilvl w:val="0"/>
          <w:numId w:val="7"/>
        </w:numPr>
        <w:rPr>
          <w:color w:val="E20087"/>
        </w:rPr>
      </w:pPr>
      <w:r>
        <w:t>Hallamos</w:t>
      </w:r>
      <w:r w:rsidR="00C723E4">
        <w:t xml:space="preserve"> que en número de aneurismas estaba en relación con el tamaño de los mismos, de modo que el 64.7% de los aneurismas </w:t>
      </w:r>
      <w:r w:rsidR="00A37422">
        <w:t xml:space="preserve">solitarios </w:t>
      </w:r>
      <w:r w:rsidR="00C723E4">
        <w:t>tenían un tamaño menor o igual a 5mm (Chi-Cuadrado de Pearson p=0.02).</w:t>
      </w:r>
      <w:r w:rsidR="00C723E4">
        <w:rPr>
          <w:noProof/>
          <w:lang w:eastAsia="es-ES"/>
        </w:rPr>
        <w:t xml:space="preserve"> Los pacientes con un aneurisma tenían aneurismas menores o iguales a 5mm con una OR=4.889 (IC95% 0.931-25.67 p=0.053), es decir, presentaban aneurismas menores o iguales a 5mm con 4.9 más posibilidades que los pacientes con aneurismas múltiples. </w:t>
      </w:r>
      <w:r w:rsidR="00777080">
        <w:rPr>
          <w:noProof/>
          <w:lang w:eastAsia="es-ES"/>
        </w:rPr>
        <w:t>También encontramos que</w:t>
      </w:r>
      <w:r w:rsidR="00A37422">
        <w:rPr>
          <w:noProof/>
          <w:lang w:eastAsia="es-ES"/>
        </w:rPr>
        <w:t xml:space="preserve"> todos</w:t>
      </w:r>
      <w:r w:rsidR="00777080">
        <w:rPr>
          <w:noProof/>
          <w:lang w:eastAsia="es-ES"/>
        </w:rPr>
        <w:t xml:space="preserve"> los pacientes</w:t>
      </w:r>
      <w:r w:rsidR="00A37422">
        <w:rPr>
          <w:noProof/>
          <w:lang w:eastAsia="es-ES"/>
        </w:rPr>
        <w:t xml:space="preserve"> con historia previa de HSA tenían más de un aneurisma</w:t>
      </w:r>
      <w:r w:rsidR="00A06430">
        <w:rPr>
          <w:noProof/>
          <w:lang w:eastAsia="es-ES"/>
        </w:rPr>
        <w:t xml:space="preserve"> (p=0.016). El porcentaje de pacientes con antecedentes de HSA aumentaba a la vez que aumentaba el número de aneurismas (p=0.004).</w:t>
      </w:r>
    </w:p>
    <w:p w:rsidR="00997B2E" w:rsidRPr="00A06430" w:rsidRDefault="00997B2E" w:rsidP="00A06430">
      <w:pPr>
        <w:rPr>
          <w:color w:val="E25600"/>
        </w:rPr>
      </w:pPr>
      <w:r w:rsidRPr="00A06430">
        <w:rPr>
          <w:color w:val="E20087"/>
        </w:rPr>
        <w:lastRenderedPageBreak/>
        <w:t>TABLA 2</w:t>
      </w:r>
      <w:r w:rsidR="00A06430">
        <w:rPr>
          <w:color w:val="E20087"/>
        </w:rPr>
        <w:t xml:space="preserve">(YA NO SIRVE) </w:t>
      </w:r>
      <w:r w:rsidR="00A06430">
        <w:rPr>
          <w:color w:val="E25600"/>
        </w:rPr>
        <w:t xml:space="preserve">HACER GRAFICA DE </w:t>
      </w:r>
      <w:proofErr w:type="spellStart"/>
      <w:r w:rsidR="00A06430">
        <w:rPr>
          <w:color w:val="E25600"/>
        </w:rPr>
        <w:t>NºANEURISMAxHSA</w:t>
      </w:r>
      <w:proofErr w:type="spellEnd"/>
      <w:r w:rsidR="00A06430">
        <w:rPr>
          <w:color w:val="E25600"/>
        </w:rPr>
        <w:t xml:space="preserve"> O PEGAR TABLA</w:t>
      </w:r>
    </w:p>
    <w:p w:rsidR="00C44778" w:rsidRDefault="006017E3" w:rsidP="00C44778">
      <w:pPr>
        <w:pStyle w:val="Prrafodelista"/>
        <w:numPr>
          <w:ilvl w:val="0"/>
          <w:numId w:val="7"/>
        </w:numPr>
      </w:pPr>
      <w:r>
        <w:t xml:space="preserve">Respecto a la antiagregación tras la intervención, </w:t>
      </w:r>
      <w:r w:rsidR="00600A9A">
        <w:t>ésta podía ser doble o simple. Se observó</w:t>
      </w:r>
      <w:r w:rsidR="00C44778">
        <w:t xml:space="preserve"> que el 81% de los pacientes que recibieron do</w:t>
      </w:r>
      <w:r w:rsidR="008A5FEA">
        <w:t>ble antiagregación eran mujeres</w:t>
      </w:r>
      <w:r w:rsidR="00C44778">
        <w:t xml:space="preserve"> mientras que los hombres tenían 5.31 más posibilidades de recibir antiagregación simple </w:t>
      </w:r>
      <w:r w:rsidR="00C44778" w:rsidRPr="008A5FEA">
        <w:rPr>
          <w:color w:val="FF0000"/>
        </w:rPr>
        <w:t>(OR=5.31 IC 95% 0.963-29.294 p=0.046</w:t>
      </w:r>
      <w:r w:rsidR="00A60DFE" w:rsidRPr="008A5FEA">
        <w:rPr>
          <w:color w:val="FF0000"/>
        </w:rPr>
        <w:t>)</w:t>
      </w:r>
      <w:r w:rsidR="00C44778" w:rsidRPr="008A5FEA">
        <w:rPr>
          <w:color w:val="FF0000"/>
        </w:rPr>
        <w:t>.</w:t>
      </w:r>
      <w:r w:rsidR="00C44778">
        <w:t xml:space="preserve"> Asimismo </w:t>
      </w:r>
      <w:r w:rsidR="00A158BF">
        <w:t xml:space="preserve"> los pacientes cuyo TEV implica la colocación de un </w:t>
      </w:r>
      <w:proofErr w:type="spellStart"/>
      <w:r w:rsidR="00A158BF">
        <w:t>stent</w:t>
      </w:r>
      <w:proofErr w:type="spellEnd"/>
      <w:r w:rsidR="00A158BF">
        <w:t xml:space="preserve"> tienen 40 veces más posibilidades de recibir doble antiagregación que los pacientes en los cuales únicamente se utilizaron coils. </w:t>
      </w:r>
      <w:r w:rsidR="00A60DFE">
        <w:t xml:space="preserve">Para </w:t>
      </w:r>
      <w:r w:rsidR="00A158BF">
        <w:t xml:space="preserve">6 de los 7 pacientes </w:t>
      </w:r>
      <w:r w:rsidR="00A60DFE">
        <w:t xml:space="preserve">en </w:t>
      </w:r>
      <w:r w:rsidR="008A5FEA">
        <w:t xml:space="preserve"> quienes s</w:t>
      </w:r>
      <w:r w:rsidR="00A60DFE">
        <w:t>o</w:t>
      </w:r>
      <w:r w:rsidR="008A5FEA">
        <w:t>lamente</w:t>
      </w:r>
      <w:r w:rsidR="00A60DFE">
        <w:t xml:space="preserve"> se requirió </w:t>
      </w:r>
      <w:r w:rsidR="00A158BF">
        <w:t>el uso de coils recibieron antiagregación simple (Chi-Cuadrado de Pearson p=0.000).</w:t>
      </w:r>
    </w:p>
    <w:p w:rsidR="005B2838" w:rsidRDefault="005B2838" w:rsidP="00D25C8F">
      <w:pPr>
        <w:pStyle w:val="Prrafodelista"/>
        <w:numPr>
          <w:ilvl w:val="0"/>
          <w:numId w:val="7"/>
        </w:numPr>
      </w:pPr>
      <w:r>
        <w:t>No se encontró relación</w:t>
      </w:r>
      <w:r w:rsidR="00F43E28">
        <w:t xml:space="preserve"> </w:t>
      </w:r>
      <w:r w:rsidR="00412BCA">
        <w:t>entre el número de intervenciones realizadas y los antecedentes personales de HSA</w:t>
      </w:r>
      <w:r w:rsidR="00195D6F">
        <w:t xml:space="preserve"> </w:t>
      </w:r>
      <w:r>
        <w:t>(</w:t>
      </w:r>
      <w:r w:rsidR="00195D6F">
        <w:t>p=0.051</w:t>
      </w:r>
      <w:r>
        <w:t>).</w:t>
      </w:r>
      <w:r w:rsidR="006F6E87" w:rsidRPr="006F6E87">
        <w:rPr>
          <w:noProof/>
          <w:lang w:eastAsia="es-ES"/>
        </w:rPr>
        <w:t xml:space="preserve"> </w:t>
      </w:r>
    </w:p>
    <w:p w:rsidR="00997B2E" w:rsidRDefault="00997B2E" w:rsidP="00997B2E">
      <w:pPr>
        <w:ind w:left="360"/>
      </w:pPr>
      <w:r w:rsidRPr="00997B2E">
        <w:rPr>
          <w:noProof/>
          <w:color w:val="E20087"/>
          <w:lang w:eastAsia="es-ES"/>
        </w:rPr>
        <w:t>FIGURA 15 Y 16</w:t>
      </w:r>
    </w:p>
    <w:p w:rsidR="00E507AF" w:rsidRDefault="002F70CD" w:rsidP="00D25C8F">
      <w:pPr>
        <w:pStyle w:val="Prrafodelista"/>
        <w:numPr>
          <w:ilvl w:val="0"/>
          <w:numId w:val="7"/>
        </w:numPr>
      </w:pPr>
      <w:r>
        <w:t>No encontramos relación entre el tamaño del aneurisma y la presencia o no de complicaciones (p=0.246), ni tampoco entre el tamaño y el grado de oclusión del aneurisma (p=0.627).</w:t>
      </w:r>
    </w:p>
    <w:p w:rsidR="002F70CD" w:rsidRDefault="002F70CD" w:rsidP="00D25C8F">
      <w:pPr>
        <w:pStyle w:val="Prrafodelista"/>
        <w:numPr>
          <w:ilvl w:val="0"/>
          <w:numId w:val="7"/>
        </w:numPr>
      </w:pPr>
      <w:r>
        <w:t>No se vio relación entre la edad y la presencia o no de complicaciones (Chi-Cuadrado de Pearson p=0.321), ni tampoco entre la edad y la oclusión del aneurisma (p=0.773).</w:t>
      </w:r>
    </w:p>
    <w:p w:rsidR="00E507AF" w:rsidRDefault="002F70CD" w:rsidP="008A5FEA">
      <w:pPr>
        <w:pStyle w:val="Prrafodelista"/>
        <w:numPr>
          <w:ilvl w:val="0"/>
          <w:numId w:val="7"/>
        </w:numPr>
      </w:pPr>
      <w:r>
        <w:t xml:space="preserve">No hallamos que las variables localización </w:t>
      </w:r>
      <w:r w:rsidR="001828C8">
        <w:t xml:space="preserve">y </w:t>
      </w:r>
      <w:r w:rsidR="007A212F">
        <w:t xml:space="preserve"> la presencia de complicaciones estuvieran asociadas (Chi-Cuadrado p=0.079).</w:t>
      </w:r>
    </w:p>
    <w:p w:rsidR="00472718" w:rsidRDefault="0054730A" w:rsidP="007457D0">
      <w:pPr>
        <w:pStyle w:val="Ttulo1"/>
      </w:pPr>
      <w:bookmarkStart w:id="22" w:name="_Toc514140021"/>
      <w:r>
        <w:t>Discusión</w:t>
      </w:r>
      <w:bookmarkEnd w:id="22"/>
    </w:p>
    <w:p w:rsidR="003208FC" w:rsidRDefault="003208FC" w:rsidP="00F5485A">
      <w:pPr>
        <w:pStyle w:val="Ttulo2"/>
        <w:numPr>
          <w:ilvl w:val="0"/>
          <w:numId w:val="11"/>
        </w:numPr>
        <w:rPr>
          <w:color w:val="404040" w:themeColor="text1" w:themeTint="BF"/>
        </w:rPr>
      </w:pPr>
      <w:r w:rsidRPr="00F5485A">
        <w:rPr>
          <w:color w:val="404040" w:themeColor="text1" w:themeTint="BF"/>
        </w:rPr>
        <w:t>Análisis de las características epidemiológicas, clínicas y radiológicas de los aneurismas incidentales sometidos a tratamiento endovascular</w:t>
      </w:r>
    </w:p>
    <w:p w:rsidR="007457D0" w:rsidRDefault="007457D0" w:rsidP="009F7D3B">
      <w:pPr>
        <w:ind w:left="708"/>
      </w:pPr>
      <w:r>
        <w:t xml:space="preserve">Respecto a nuestra muestra </w:t>
      </w:r>
      <w:r w:rsidR="00160127">
        <w:t>observamos qu</w:t>
      </w:r>
      <w:r w:rsidR="009C2BEF">
        <w:t>e comparte algunas características</w:t>
      </w:r>
      <w:r w:rsidR="00FD24AC">
        <w:t xml:space="preserve"> con</w:t>
      </w:r>
      <w:r w:rsidR="00160127">
        <w:t xml:space="preserve"> las muestras de otros estudios. U</w:t>
      </w:r>
      <w:r>
        <w:t>n 70% fueron mujeres</w:t>
      </w:r>
      <w:r w:rsidR="006846C7">
        <w:t>, y la</w:t>
      </w:r>
      <w:r w:rsidR="00B76558">
        <w:t xml:space="preserve"> media de edad al diagnóstico </w:t>
      </w:r>
      <w:r w:rsidR="006846C7">
        <w:t xml:space="preserve">fue </w:t>
      </w:r>
      <w:r w:rsidR="00B76558">
        <w:t>de 60 años</w:t>
      </w:r>
      <w:r w:rsidR="006846C7">
        <w:t xml:space="preserve">. Encontramos que el </w:t>
      </w:r>
      <w:r w:rsidR="00EF6067">
        <w:t>63.3</w:t>
      </w:r>
      <w:r w:rsidR="006846C7">
        <w:t>% de los pacientes tenían un único aneurisma, siendo todos estos</w:t>
      </w:r>
      <w:r w:rsidR="00B76558">
        <w:t xml:space="preserve"> datos similares a los encontrados en estudios como el ISUIA</w:t>
      </w:r>
      <w:r w:rsidR="009F7D3B">
        <w:t xml:space="preserve"> </w:t>
      </w:r>
      <w:r w:rsidR="009F7D3B">
        <w:fldChar w:fldCharType="begin"/>
      </w:r>
      <w:r w:rsidR="009F7D3B">
        <w:instrText xml:space="preserve"> ADDIN ZOTERO_ITEM CSL_CITATION {"citationID":"CfQJIqZv","properties":{"formattedCitation":"(5)","plainCitation":"(5)","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rsidR="009F7D3B">
        <w:fldChar w:fldCharType="separate"/>
      </w:r>
      <w:r w:rsidR="009F7D3B" w:rsidRPr="009F7D3B">
        <w:rPr>
          <w:rFonts w:ascii="Calibri" w:hAnsi="Calibri" w:cs="Calibri"/>
        </w:rPr>
        <w:t>(5)</w:t>
      </w:r>
      <w:r w:rsidR="009F7D3B">
        <w:fldChar w:fldCharType="end"/>
      </w:r>
      <w:r w:rsidR="00B76558">
        <w:t xml:space="preserve"> o el presentado por </w:t>
      </w:r>
      <w:proofErr w:type="spellStart"/>
      <w:r w:rsidR="00B76558">
        <w:t>Ioannis</w:t>
      </w:r>
      <w:proofErr w:type="spellEnd"/>
      <w:r w:rsidR="00B76558">
        <w:t xml:space="preserve"> </w:t>
      </w:r>
      <w:proofErr w:type="spellStart"/>
      <w:r w:rsidR="00B76558">
        <w:t>Loumiotis</w:t>
      </w:r>
      <w:proofErr w:type="spellEnd"/>
      <w:r w:rsidR="00B76558">
        <w:t xml:space="preserve"> et al</w:t>
      </w:r>
      <w:r w:rsidR="006846C7">
        <w:t>.</w:t>
      </w:r>
      <w:r w:rsidR="009F7D3B">
        <w:t xml:space="preserve"> </w:t>
      </w:r>
      <w:r w:rsidR="009F7D3B">
        <w:fldChar w:fldCharType="begin"/>
      </w:r>
      <w:r w:rsidR="009F7D3B">
        <w:instrText xml:space="preserve"> ADDIN ZOTERO_ITEM CSL_CITATION {"citationID":"iW464yl0","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rsidR="009F7D3B">
        <w:fldChar w:fldCharType="separate"/>
      </w:r>
      <w:r w:rsidR="009F7D3B" w:rsidRPr="009F7D3B">
        <w:rPr>
          <w:rFonts w:ascii="Calibri" w:hAnsi="Calibri" w:cs="Calibri"/>
        </w:rPr>
        <w:t>(7)</w:t>
      </w:r>
      <w:r w:rsidR="009F7D3B">
        <w:fldChar w:fldCharType="end"/>
      </w:r>
      <w:r w:rsidR="006846C7">
        <w:t>, a excepción de este último artículo donde el 90.66% de la muestra poseían un aneurisma</w:t>
      </w:r>
      <w:r w:rsidR="009C2BEF">
        <w:t xml:space="preserve"> solitario</w:t>
      </w:r>
      <w:r w:rsidR="00EF6067">
        <w:t>. Igualmente la frecuencia de expuestos al tabaco en la muestra fue similar. E</w:t>
      </w:r>
      <w:r w:rsidR="00F35425">
        <w:t>n nuestro caso</w:t>
      </w:r>
      <w:r w:rsidR="00F75396">
        <w:t xml:space="preserve"> para</w:t>
      </w:r>
      <w:r w:rsidR="00F35425">
        <w:t xml:space="preserve"> e</w:t>
      </w:r>
      <w:r w:rsidR="00EF6067">
        <w:t>l 100%</w:t>
      </w:r>
      <w:r w:rsidR="000E0F5E">
        <w:t xml:space="preserve"> de los pacientes</w:t>
      </w:r>
      <w:r w:rsidR="00EF6067">
        <w:t xml:space="preserve"> </w:t>
      </w:r>
      <w:r w:rsidR="00F75396">
        <w:t>con aneurismas múltiples se recogía en su historia médica hábito tabáquico</w:t>
      </w:r>
      <w:r w:rsidR="00FD24AC">
        <w:t xml:space="preserve"> (p=0.006)</w:t>
      </w:r>
      <w:r w:rsidR="00F35425">
        <w:t xml:space="preserve"> lo que entraría dentro de lo esperable puesto que como se ha demostrado en otros </w:t>
      </w:r>
      <w:r w:rsidR="009C2BEF">
        <w:t xml:space="preserve">trabajos como el realizado por </w:t>
      </w:r>
      <w:proofErr w:type="spellStart"/>
      <w:r w:rsidR="009C2BEF">
        <w:t>Woong</w:t>
      </w:r>
      <w:proofErr w:type="spellEnd"/>
      <w:r w:rsidR="009C2BEF">
        <w:t xml:space="preserve"> </w:t>
      </w:r>
      <w:proofErr w:type="spellStart"/>
      <w:r w:rsidR="009C2BEF">
        <w:t>Yoon</w:t>
      </w:r>
      <w:proofErr w:type="spellEnd"/>
      <w:r w:rsidR="009F7D3B">
        <w:t xml:space="preserve"> </w:t>
      </w:r>
      <w:r w:rsidR="009F7D3B">
        <w:fldChar w:fldCharType="begin"/>
      </w:r>
      <w:r w:rsidR="009F7D3B">
        <w:instrText xml:space="preserve"> ADDIN ZOTERO_ITEM CSL_CITATION {"citationID":"oyBDa4ZX","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rsidR="009F7D3B">
        <w:fldChar w:fldCharType="separate"/>
      </w:r>
      <w:r w:rsidR="009F7D3B" w:rsidRPr="009F7D3B">
        <w:rPr>
          <w:rFonts w:ascii="Calibri" w:hAnsi="Calibri" w:cs="Calibri"/>
        </w:rPr>
        <w:t>(9)</w:t>
      </w:r>
      <w:r w:rsidR="009F7D3B">
        <w:fldChar w:fldCharType="end"/>
      </w:r>
      <w:r w:rsidR="009C2BEF">
        <w:t>,</w:t>
      </w:r>
      <w:r w:rsidR="00F35425">
        <w:t xml:space="preserve"> el tabaco constituye un factor de riesgo para la enfermedad</w:t>
      </w:r>
      <w:r w:rsidR="009F7D3B">
        <w:t>.</w:t>
      </w:r>
      <w:r w:rsidR="00B76558">
        <w:t xml:space="preserve"> </w:t>
      </w:r>
    </w:p>
    <w:p w:rsidR="00B067E8" w:rsidRPr="00B067E8" w:rsidRDefault="00F75396" w:rsidP="00000CD4">
      <w:pPr>
        <w:ind w:left="708"/>
      </w:pPr>
      <w:r>
        <w:t>Como recoge la literatura, un mayor número de aneurismas constituye un factor predictor de ruptura aneurismática.</w:t>
      </w:r>
      <w:r w:rsidR="00B067E8">
        <w:t xml:space="preserve"> En el estudio presentado por los japoneses </w:t>
      </w:r>
      <w:proofErr w:type="spellStart"/>
      <w:r w:rsidR="00B067E8">
        <w:t>Sonobe</w:t>
      </w:r>
      <w:proofErr w:type="spellEnd"/>
      <w:r w:rsidR="00B067E8">
        <w:t xml:space="preserve"> et al.</w:t>
      </w:r>
      <w:r w:rsidR="009F7D3B">
        <w:t xml:space="preserve"> </w:t>
      </w:r>
      <w:r w:rsidR="009F7D3B">
        <w:fldChar w:fldCharType="begin"/>
      </w:r>
      <w:r w:rsidR="009F7D3B">
        <w:instrText xml:space="preserve"> ADDIN ZOTERO_ITEM CSL_CITATION {"citationID":"l8CqkpcW","properties":{"formattedCitation":"(16)","plainCitation":"(16)","noteIndex":0},"citationItems":[{"id":105,"uris":["http://zotero.org/users/local/I8IXatSK/items/Z28L2ZPA"],"uri":["http://zotero.org/users/local/I8IXatSK/items/Z28L2ZPA"],"itemData":{"id":105,"type":"article-journal","title":"Small Unruptured Intracranial Aneurysm Verification Study: SUAVe Study, Japan","container-title":"Stroke","page":"1969-1977","volume":"41","issue":"9","source":"stroke.ahajournals.org","abstract":"&lt;p&gt;&lt;b&gt;&lt;i&gt;Background and Purpose—&lt;/i&gt;&lt;/b&gt;The natural history and optimal management of incidentally found small unruptured aneurysms &amp;lt;5 mm in size remain unclear. A prospective study was conducted to determine the optimal management for incidentally found small unruptured aneurysms.&lt;/p&gt;&lt;p&gt;&lt;b&gt;&lt;i&gt;Methods—&lt;/i&gt;&lt;/b&gt;From September 2000 to January, 2004, 540 aneurysms (446 patients) were registered. Four hundred forty-eight unruptured aneurysms &amp;lt;5 mm in size (374 patients) have been followed up for a mean of 41.0 months (1306.5 person-years) to date. We calculated the average annual rupture rate of small unruptured aneurysms and also investigated risk factors that contribute to rupture and enlargement of these aneurysms.&lt;/p&gt;&lt;p&gt;&lt;b&gt;&lt;i&gt;Results—&lt;/i&gt;&lt;/b&gt;The average annual risks of rupture associated with small unruptured aneurysms were 0.54% overall, 0.34% for single aneurysms, and 0.95% for multiple aneurysms. Patient &amp;lt;50 years of age (&lt;i&gt;P&lt;/i&gt;=0.046; hazard ratio, 5.23; 95% CI, 1.03 to 26.52), aneurysm diameter of ≥4.0 mm (&lt;i&gt;P&lt;/i&gt;=0.023; hazard ratio, 5.86; 95% CI, 1.27 to 26.95), hypertension (&lt;i&gt;P&lt;/i&gt;=0.023; hazard ratio, 7.93; 95% CI, 1.33 to 47.42), and aneurysm multiplicity (&lt;i&gt;P&lt;/i&gt;=0.0048; hazard ratio, 4.87; 95% CI, 1.62 to 14.65) were found to be significant predictive factors for rupture of small aneurysms.&lt;/p&gt;&lt;p&gt;&lt;b&gt;&lt;i&gt;Conclusions—&lt;/i&gt;&lt;/b&gt;The annual rupture rate associated with small unruptured aneurysms is quite low. Careful attention should be paid to the treatment indications for single-type unruptured aneurysms &amp;lt;5 mm. If the patient is &amp;lt;50 years of age, has hypertension, and multiple aneurysms with diameters of ≥4 mm, treatment should be considered to prevent future aneurysmal rupture.&lt;/p&gt;","DOI":"10.1161/STROKEAHA.110.585059","ISSN":"0039-2499, 1524-4628","note":"PMID: 20671254","shortTitle":"Small Unruptured Intracranial Aneurysm Verification Study","language":"en","author":[{"family":"Sonobe","given":"Makoto"},{"family":"Yamazaki","given":"Tomosato"},{"family":"Yonekura","given":"Masahiro"},{"family":"Kikuchi","given":"Haruhiko"}],"issued":{"date-parts":[["2010",9,1]]}}}],"schema":"https://github.com/citation-style-language/schema/raw/master/csl-citation.json"} </w:instrText>
      </w:r>
      <w:r w:rsidR="009F7D3B">
        <w:fldChar w:fldCharType="separate"/>
      </w:r>
      <w:r w:rsidR="009F7D3B" w:rsidRPr="009F7D3B">
        <w:rPr>
          <w:rFonts w:ascii="Calibri" w:hAnsi="Calibri" w:cs="Calibri"/>
        </w:rPr>
        <w:t>(16)</w:t>
      </w:r>
      <w:r w:rsidR="009F7D3B">
        <w:fldChar w:fldCharType="end"/>
      </w:r>
      <w:r w:rsidR="00B067E8">
        <w:t xml:space="preserve">, se puede advertir que los pacientes con múltiples aneurismas tenían </w:t>
      </w:r>
      <w:r w:rsidR="00B067E8">
        <w:lastRenderedPageBreak/>
        <w:t xml:space="preserve">un riesgo de ruptura de 0.95%/año frente al 0.34%/año de los aneurismas solitarios. </w:t>
      </w:r>
      <w:r w:rsidR="009C2BEF">
        <w:t>Puede comprobarse</w:t>
      </w:r>
      <w:r>
        <w:t xml:space="preserve"> en nuestro estudio, observando que los pacientes con aneurismas múltiples tenían historia previa de HSA con mayor frecuencia que los pacientes con aneurismas únicos (p=0.004)</w:t>
      </w:r>
      <w:r w:rsidR="00AD67F8">
        <w:t xml:space="preserve"> </w:t>
      </w:r>
      <w:r w:rsidR="00AD67F8">
        <w:rPr>
          <w:color w:val="E20087"/>
        </w:rPr>
        <w:t>(VER TABLA O GRAFICA?)</w:t>
      </w:r>
      <w:r w:rsidR="00AD67F8">
        <w:t>.</w:t>
      </w:r>
      <w:r w:rsidR="00FC6D91">
        <w:t xml:space="preserve"> Los pacientes con antecedente de HSA son pacientes con peor evolución de la enfermedad y un mayor riesgo de ruptura de aneurismas,</w:t>
      </w:r>
      <w:r w:rsidR="00727536">
        <w:t xml:space="preserve"> </w:t>
      </w:r>
      <w:r w:rsidR="009C2BEF">
        <w:t xml:space="preserve">como demuestra el estudio de </w:t>
      </w:r>
      <w:proofErr w:type="spellStart"/>
      <w:r w:rsidR="009C2BEF">
        <w:t>Loumiotis</w:t>
      </w:r>
      <w:proofErr w:type="spellEnd"/>
      <w:r w:rsidR="009C2BEF">
        <w:t xml:space="preserve"> et al.</w:t>
      </w:r>
      <w:r w:rsidR="009F7D3B">
        <w:t xml:space="preserve"> </w:t>
      </w:r>
      <w:r w:rsidR="009F7D3B">
        <w:fldChar w:fldCharType="begin"/>
      </w:r>
      <w:r w:rsidR="009F7D3B">
        <w:instrText xml:space="preserve"> ADDIN ZOTERO_ITEM CSL_CITATION {"citationID":"3ViGYEDB","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rsidR="009F7D3B">
        <w:fldChar w:fldCharType="separate"/>
      </w:r>
      <w:r w:rsidR="009F7D3B" w:rsidRPr="009F7D3B">
        <w:rPr>
          <w:rFonts w:ascii="Calibri" w:hAnsi="Calibri" w:cs="Calibri"/>
        </w:rPr>
        <w:t>(7)</w:t>
      </w:r>
      <w:r w:rsidR="009F7D3B">
        <w:fldChar w:fldCharType="end"/>
      </w:r>
      <w:r w:rsidR="009C2BEF">
        <w:t xml:space="preserve"> sobre aneurismas incidentales menores de 10mm. </w:t>
      </w:r>
      <w:r w:rsidR="00727536">
        <w:t xml:space="preserve">Además se vio que los aneurismas que eran </w:t>
      </w:r>
      <w:r w:rsidR="000E0F5E">
        <w:t>únicos presentaban aneurismas más pequeños que los aneurismas múltiples, de forma que el 78.6% de los aneurismas con diámetro menor o igual a 5mm eran aneurismas únicos y el 57.1% de los aneurismas mayores de 5mm eran aneurismas múltiples (Chi-Cuadrado de Pearson p=0.02).</w:t>
      </w:r>
      <w:r w:rsidR="00670F15">
        <w:t xml:space="preserve"> Un número elevado de aneurismas podría en ocasiones explicarse por una </w:t>
      </w:r>
      <w:r w:rsidR="00941D10">
        <w:t xml:space="preserve">asociación familiar o </w:t>
      </w:r>
      <w:r w:rsidR="00670F15">
        <w:t>patología sistémica</w:t>
      </w:r>
      <w:r w:rsidR="00941D10">
        <w:t xml:space="preserve"> s</w:t>
      </w:r>
      <w:r w:rsidR="00670F15">
        <w:t xml:space="preserve">ubyacente que causara debilidad en las paredes vasculares. También explicaría la relación entre mayor número de aneurismas y mayor tamaño, puesto que el comportamiento de los aneurismas relacionados con </w:t>
      </w:r>
      <w:r w:rsidR="00941D10">
        <w:t>asociación familiar</w:t>
      </w:r>
      <w:r w:rsidR="00670F15">
        <w:t xml:space="preserve"> es m</w:t>
      </w:r>
      <w:r w:rsidR="00941D10">
        <w:t>ás agresivo</w:t>
      </w:r>
      <w:r w:rsidR="00A619E3">
        <w:t>, ya que tanto el número de aneurismas como el tamaño son factores de riesgo de HSA aneurismática. Exista o no una enfermedad subyacente los pacientes con un número elevado de aneurismas son pacientes con mayor riesgo de ruptura</w:t>
      </w:r>
      <w:r w:rsidR="00EF300A">
        <w:t xml:space="preserve"> </w:t>
      </w:r>
      <w:r w:rsidR="00A619E3">
        <w:fldChar w:fldCharType="begin"/>
      </w:r>
      <w:r w:rsidR="009F7D3B">
        <w:instrText xml:space="preserve"> ADDIN ZOTERO_ITEM CSL_CITATION {"citationID":"ejEIW5Qr","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rsidR="00A619E3">
        <w:fldChar w:fldCharType="separate"/>
      </w:r>
      <w:r w:rsidR="009F7D3B" w:rsidRPr="009F7D3B">
        <w:rPr>
          <w:rFonts w:ascii="Calibri" w:hAnsi="Calibri" w:cs="Calibri"/>
        </w:rPr>
        <w:t>(9)</w:t>
      </w:r>
      <w:r w:rsidR="00A619E3">
        <w:fldChar w:fldCharType="end"/>
      </w:r>
      <w:r w:rsidR="00484577">
        <w:t>.</w:t>
      </w:r>
    </w:p>
    <w:p w:rsidR="00CB2FCE" w:rsidRDefault="00484577" w:rsidP="009F7D3B">
      <w:pPr>
        <w:ind w:left="708"/>
      </w:pPr>
      <w:r>
        <w:t>El diámetro medio de los aneurismas de nuestra muestra fue de 5.29mm (rango 2mm-8.6mm)</w:t>
      </w:r>
      <w:r w:rsidR="002A1AB8">
        <w:t>, con un 50% de los aneurismas mayores de 5mm y otro 50% de los aneurismas iguales o menores de 5mm</w:t>
      </w:r>
      <w:r>
        <w:t xml:space="preserve">. Respecto al tamaño de los aneurismas también encontramos que eran similares a otros estudios. En el estudio presentado por </w:t>
      </w:r>
      <w:proofErr w:type="spellStart"/>
      <w:r>
        <w:t>Pierot</w:t>
      </w:r>
      <w:proofErr w:type="spellEnd"/>
      <w:r>
        <w:t xml:space="preserve"> et al. en 2009</w:t>
      </w:r>
      <w:r w:rsidR="009F7D3B">
        <w:t xml:space="preserve"> </w:t>
      </w:r>
      <w:r w:rsidR="009F7D3B">
        <w:fldChar w:fldCharType="begin"/>
      </w:r>
      <w:r w:rsidR="009F7D3B">
        <w:instrText xml:space="preserve"> ADDIN ZOTERO_ITEM CSL_CITATION {"citationID":"TRxIk5yu","properties":{"formattedCitation":"(17)","plainCitation":"(17)","noteIndex":0},"citationItems":[{"id":55,"uris":["http://zotero.org/users/local/I8IXatSK/items/GW223TA5"],"uri":["http://zotero.org/users/local/I8IXatSK/items/GW223TA5"],"itemData":{"id":55,"type":"article-journal","title":"Endovascular treatment of unruptured intracranial aneurysms: comparison of safety of remodeling technique and standard treatment with coils","container-title":"Radiology","page":"846–855","volume":"251","issue":"3","source":"Google Scholar","shortTitle":"Endovascular treatment of unruptured intracranial aneurysms","author":[{"family":"Pierot","given":"Laurent"},{"family":"Spelle","given":"Laurent"},{"family":"Leclerc","given":"Xavier"},{"family":"Cognard","given":"Christophe"},{"family":"Bonafé","given":"Alain"},{"family":"Moret","given":"Jacques"}],"issued":{"date-parts":[["2009"]]}}}],"schema":"https://github.com/citation-style-language/schema/raw/master/csl-citation.json"} </w:instrText>
      </w:r>
      <w:r w:rsidR="009F7D3B">
        <w:fldChar w:fldCharType="separate"/>
      </w:r>
      <w:r w:rsidR="009F7D3B" w:rsidRPr="009F7D3B">
        <w:rPr>
          <w:rFonts w:ascii="Calibri" w:hAnsi="Calibri" w:cs="Calibri"/>
        </w:rPr>
        <w:t>(17)</w:t>
      </w:r>
      <w:r w:rsidR="009F7D3B">
        <w:fldChar w:fldCharType="end"/>
      </w:r>
      <w:r w:rsidR="002A1AB8">
        <w:t>, para un mismo número de aneurismas, el 53.7% poseían un tamaño menor o igual a 6mm. Los aneurismas con mayor diámetro  de la muestra (&gt;5mm) se encontraron con mayor frecuencia en la ACI y la ACM, un 64.3%y un 21.4% respectivamente (Chi-Cuadrado p=0.</w:t>
      </w:r>
      <w:r w:rsidR="009F7D3B">
        <w:t>0</w:t>
      </w:r>
      <w:r w:rsidR="002A1AB8">
        <w:t xml:space="preserve">14). </w:t>
      </w:r>
      <w:r w:rsidR="00EF2744">
        <w:t>La mayoría de los aneurismas se localizaron en la circulación anterior (86.7%),</w:t>
      </w:r>
      <w:r w:rsidR="007E1D23">
        <w:t xml:space="preserve"> encontrando porcentajes similares en otros estudios como el ISUIA</w:t>
      </w:r>
      <w:r w:rsidR="009F7D3B">
        <w:t xml:space="preserve"> </w:t>
      </w:r>
      <w:r w:rsidR="009F7D3B">
        <w:fldChar w:fldCharType="begin"/>
      </w:r>
      <w:r w:rsidR="00342437">
        <w:instrText xml:space="preserve"> ADDIN ZOTERO_ITEM CSL_CITATION {"citationID":"5Szngklq","properties":{"formattedCitation":"(5)","plainCitation":"(5)","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label":"page"}],"schema":"https://github.com/citation-style-language/schema/raw/master/csl-citation.json"} </w:instrText>
      </w:r>
      <w:r w:rsidR="009F7D3B">
        <w:fldChar w:fldCharType="separate"/>
      </w:r>
      <w:r w:rsidR="00342437" w:rsidRPr="00342437">
        <w:rPr>
          <w:rFonts w:ascii="Calibri" w:hAnsi="Calibri" w:cs="Calibri"/>
        </w:rPr>
        <w:t>(5)</w:t>
      </w:r>
      <w:r w:rsidR="009F7D3B">
        <w:fldChar w:fldCharType="end"/>
      </w:r>
      <w:r w:rsidR="007E1D23">
        <w:t xml:space="preserve">. </w:t>
      </w:r>
      <w:r w:rsidR="00EF2744">
        <w:t xml:space="preserve"> </w:t>
      </w:r>
      <w:r w:rsidR="007E1D23">
        <w:t xml:space="preserve">Las </w:t>
      </w:r>
      <w:r w:rsidR="00EF2744">
        <w:t>localizaciones más frecuentes</w:t>
      </w:r>
      <w:r w:rsidR="007E1D23">
        <w:t xml:space="preserve"> de nuestros aneurismas</w:t>
      </w:r>
      <w:r w:rsidR="00EF2744">
        <w:t xml:space="preserve"> fueron</w:t>
      </w:r>
      <w:r w:rsidR="007E1D23">
        <w:t xml:space="preserve"> la ACI (43%) y </w:t>
      </w:r>
      <w:proofErr w:type="spellStart"/>
      <w:r w:rsidR="007E1D23">
        <w:t>ACoA</w:t>
      </w:r>
      <w:proofErr w:type="spellEnd"/>
      <w:r w:rsidR="007E1D23">
        <w:t xml:space="preserve"> (23.3%), siendo las localizaciones más frecuentes encontradas en la bibliografía la ACI y la ACM</w:t>
      </w:r>
      <w:r w:rsidR="00342437">
        <w:t xml:space="preserve"> </w:t>
      </w:r>
      <w:r w:rsidR="00342437">
        <w:fldChar w:fldCharType="begin"/>
      </w:r>
      <w:r w:rsidR="00342437">
        <w:instrText xml:space="preserve"> ADDIN ZOTERO_ITEM CSL_CITATION {"citationID":"jn8a290p","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342437">
        <w:fldChar w:fldCharType="separate"/>
      </w:r>
      <w:r w:rsidR="00342437" w:rsidRPr="00342437">
        <w:rPr>
          <w:rFonts w:ascii="Calibri" w:hAnsi="Calibri" w:cs="Calibri"/>
        </w:rPr>
        <w:t>(3)</w:t>
      </w:r>
      <w:r w:rsidR="00342437">
        <w:fldChar w:fldCharType="end"/>
      </w:r>
      <w:r w:rsidR="007E1D23">
        <w:t>,</w:t>
      </w:r>
      <w:r w:rsidR="00A019F6">
        <w:t xml:space="preserve"> aunque en un estudio publicado por </w:t>
      </w:r>
      <w:proofErr w:type="spellStart"/>
      <w:r w:rsidR="00A019F6">
        <w:t>Loumiotis</w:t>
      </w:r>
      <w:proofErr w:type="spellEnd"/>
      <w:r w:rsidR="00A019F6">
        <w:t xml:space="preserve"> et al.</w:t>
      </w:r>
      <w:r w:rsidR="009F7D3B">
        <w:t xml:space="preserve"> </w:t>
      </w:r>
      <w:r w:rsidR="009F7D3B">
        <w:fldChar w:fldCharType="begin"/>
      </w:r>
      <w:r w:rsidR="009F7D3B">
        <w:instrText xml:space="preserve"> ADDIN ZOTERO_ITEM CSL_CITATION {"citationID":"feX6yhkq","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rsidR="009F7D3B">
        <w:fldChar w:fldCharType="separate"/>
      </w:r>
      <w:r w:rsidR="009F7D3B" w:rsidRPr="009F7D3B">
        <w:rPr>
          <w:rFonts w:ascii="Calibri" w:hAnsi="Calibri" w:cs="Calibri"/>
        </w:rPr>
        <w:t>(7)</w:t>
      </w:r>
      <w:r w:rsidR="009F7D3B">
        <w:fldChar w:fldCharType="end"/>
      </w:r>
      <w:r w:rsidR="009F7D3B">
        <w:t>,</w:t>
      </w:r>
      <w:r w:rsidR="00A019F6">
        <w:t xml:space="preserve"> para el grupo de pacientes tratados mediante TEV la </w:t>
      </w:r>
      <w:r w:rsidR="00275549">
        <w:t>localización</w:t>
      </w:r>
      <w:r w:rsidR="00A019F6">
        <w:t xml:space="preserve"> de los aneurismas fue muy similar a la </w:t>
      </w:r>
      <w:r w:rsidR="00342437">
        <w:t>de este estudio. Observamos</w:t>
      </w:r>
      <w:r w:rsidR="00E94B83">
        <w:t xml:space="preserve"> que existía relación entre la morfología de los aneurismas y su localización, teniendo los aneurismas saculares 19 veces más posibilidades de encontrarse en la circulación anterior (OR=19; IC 95%= 1.15-314.97; p=0.013). La ACI y la </w:t>
      </w:r>
      <w:proofErr w:type="spellStart"/>
      <w:r w:rsidR="00E94B83">
        <w:t>ACoA</w:t>
      </w:r>
      <w:proofErr w:type="spellEnd"/>
      <w:r w:rsidR="00E94B83">
        <w:t>, fueron las localizaciones con mayor porcentaje de aneurismas sacular</w:t>
      </w:r>
      <w:r w:rsidR="00EF300A">
        <w:t>es. L</w:t>
      </w:r>
      <w:r w:rsidR="00E94B83">
        <w:t>a morfología más común de los aneurismas es la sacular y dichas localizaciones las más frecuentes de la muestra</w:t>
      </w:r>
      <w:r w:rsidR="00342437">
        <w:t xml:space="preserve">. Estas asociaciones encontradas respecto a la localización de los aneurismas, tanto la relación con el tamaño como con la morfología aneurismática, </w:t>
      </w:r>
      <w:r w:rsidR="00342437" w:rsidRPr="00342437">
        <w:t>podrían deberse a las condic</w:t>
      </w:r>
      <w:r w:rsidR="00342437">
        <w:t xml:space="preserve">iones hemodinámicas de cada </w:t>
      </w:r>
      <w:r w:rsidR="00EF300A">
        <w:t>lo</w:t>
      </w:r>
      <w:r w:rsidR="00342437">
        <w:t>c</w:t>
      </w:r>
      <w:r w:rsidR="00EF300A">
        <w:t>al</w:t>
      </w:r>
      <w:r w:rsidR="00342437">
        <w:t>ización.</w:t>
      </w:r>
      <w:r w:rsidR="00EF300A">
        <w:t xml:space="preserve"> </w:t>
      </w:r>
      <w:r w:rsidR="00342437">
        <w:t xml:space="preserve">De esta manera las características del flujo de la </w:t>
      </w:r>
      <w:r w:rsidR="00EF300A">
        <w:t>circulación</w:t>
      </w:r>
      <w:r w:rsidR="00342437">
        <w:t xml:space="preserve"> anterior, formarían</w:t>
      </w:r>
      <w:r w:rsidR="00E570DA">
        <w:t xml:space="preserve"> a</w:t>
      </w:r>
      <w:r w:rsidR="007D3DAF">
        <w:t xml:space="preserve">neurismas de morfología </w:t>
      </w:r>
      <w:proofErr w:type="spellStart"/>
      <w:r w:rsidR="007D3DAF">
        <w:t>sacular</w:t>
      </w:r>
      <w:proofErr w:type="spellEnd"/>
      <w:r w:rsidR="00E570DA">
        <w:t xml:space="preserve"> más frecuentemente</w:t>
      </w:r>
      <w:r w:rsidR="00342437">
        <w:t xml:space="preserve"> que la circulación posterior</w:t>
      </w:r>
      <w:r w:rsidR="00E94B83">
        <w:t>. Los aneurismas con morfología irregular o múltiples lobulaciones se encontraban un 66.7% en la circulación posterior, todos ellos en la arteria basilar</w:t>
      </w:r>
      <w:r w:rsidR="00E570DA">
        <w:t xml:space="preserve">. </w:t>
      </w:r>
      <w:r w:rsidR="00E94B83">
        <w:t xml:space="preserve">Esta localización es considerada en la literatura como factor de riesgo </w:t>
      </w:r>
      <w:r w:rsidR="00E94B83">
        <w:lastRenderedPageBreak/>
        <w:t>independiente</w:t>
      </w:r>
      <w:r w:rsidR="002E27BE">
        <w:t xml:space="preserve"> (Estudio ISUIA)</w:t>
      </w:r>
      <w:r w:rsidR="00DE2ABF" w:rsidRPr="00DE2ABF">
        <w:t xml:space="preserve"> </w:t>
      </w:r>
      <w:r w:rsidR="00DE2ABF">
        <w:fldChar w:fldCharType="begin"/>
      </w:r>
      <w:r w:rsidR="00DE2ABF">
        <w:instrText xml:space="preserve"> ADDIN ZOTERO_ITEM CSL_CITATION {"citationID":"oJK3dsix","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DE2ABF">
        <w:fldChar w:fldCharType="separate"/>
      </w:r>
      <w:r w:rsidR="00DE2ABF" w:rsidRPr="00342437">
        <w:rPr>
          <w:rFonts w:ascii="Calibri" w:hAnsi="Calibri" w:cs="Calibri"/>
        </w:rPr>
        <w:t>(4)</w:t>
      </w:r>
      <w:r w:rsidR="00DE2ABF">
        <w:fldChar w:fldCharType="end"/>
      </w:r>
      <w:r w:rsidR="002E27BE">
        <w:t>, lo que podría explicar por qué la localización posterior y los aneurismas localizados en dicha arteria tengan un peor pronóstico de la enfermedad</w:t>
      </w:r>
      <w:r w:rsidR="00CB2FCE">
        <w:fldChar w:fldCharType="begin"/>
      </w:r>
      <w:r w:rsidR="009F7D3B">
        <w:instrText xml:space="preserve"> ADDIN ZOTERO_ITEM CSL_CITATION {"citationID":"PgG5uWET","properties":{"formattedCitation":"(3\\uc0\\u8211{}5)","plainCitation":"(3–5)","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rsidR="00CB2FCE">
        <w:fldChar w:fldCharType="separate"/>
      </w:r>
      <w:r w:rsidR="00CB2FCE">
        <w:fldChar w:fldCharType="end"/>
      </w:r>
      <w:r w:rsidR="002E27BE">
        <w:t xml:space="preserve">. </w:t>
      </w:r>
    </w:p>
    <w:p w:rsidR="00155B07" w:rsidRDefault="00B17DA2" w:rsidP="00000CD4">
      <w:pPr>
        <w:ind w:left="708"/>
      </w:pPr>
      <w:r>
        <w:t>En nuestra muestra encontramos un porcentaje menor de bebedores (17.9%) que en otros estudios como los ISUIA (31.4% y 27%)</w:t>
      </w:r>
      <w:r w:rsidR="00D2032E">
        <w:t xml:space="preserve"> </w:t>
      </w:r>
      <w:r w:rsidR="00D2032E">
        <w:fldChar w:fldCharType="begin"/>
      </w:r>
      <w:r w:rsidR="00D2032E">
        <w:instrText xml:space="preserve"> ADDIN ZOTERO_ITEM CSL_CITATION {"citationID":"4SwehhE0","properties":{"formattedCitation":"(4,5)","plainCitation":"(4,5)","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rsidR="00D2032E">
        <w:fldChar w:fldCharType="separate"/>
      </w:r>
      <w:r w:rsidR="00D2032E" w:rsidRPr="009F7D3B">
        <w:rPr>
          <w:rFonts w:ascii="Calibri" w:hAnsi="Calibri" w:cs="Calibri"/>
        </w:rPr>
        <w:t>(4,5)</w:t>
      </w:r>
      <w:r w:rsidR="00D2032E">
        <w:fldChar w:fldCharType="end"/>
      </w:r>
      <w:r>
        <w:t xml:space="preserve">, </w:t>
      </w:r>
      <w:r w:rsidR="00DE2ABF">
        <w:t xml:space="preserve">siendo los pacientes varones </w:t>
      </w:r>
      <w:r w:rsidR="00155B07">
        <w:t>quienes</w:t>
      </w:r>
      <w:r>
        <w:t xml:space="preserve"> bebían con mayor frecuencia que las mujeres (p=0.005)</w:t>
      </w:r>
      <w:r w:rsidR="00155B07">
        <w:t xml:space="preserve">. </w:t>
      </w:r>
      <w:r w:rsidR="00275549">
        <w:t>Las pacientes</w:t>
      </w:r>
      <w:r w:rsidR="00155B07">
        <w:t xml:space="preserve"> presentaban clínica neurológica al diagnóstico con mayor frecuencia que los hombres</w:t>
      </w:r>
      <w:r w:rsidR="00AD5650">
        <w:t xml:space="preserve"> (p=0.046)</w:t>
      </w:r>
      <w:r w:rsidR="00155B07">
        <w:t>.</w:t>
      </w:r>
      <w:r w:rsidR="00275549">
        <w:t xml:space="preserve"> Respecto a la variable clínica neurológica,</w:t>
      </w:r>
      <w:r w:rsidR="00155B07">
        <w:t xml:space="preserve"> se recogió la presencia o ausencia de clínica neurológica al diagnóstico. En la literatura vemos que los estudios en los cuales se toman estos datos además </w:t>
      </w:r>
      <w:r w:rsidR="00AD5650">
        <w:t xml:space="preserve">se recoge </w:t>
      </w:r>
      <w:r w:rsidR="00155B07">
        <w:t xml:space="preserve">el tipo de clínica que presentan los pacientes, de manera que se pueden conocer las frecuencias y de esta manera definir qué </w:t>
      </w:r>
      <w:r w:rsidR="00AD5650">
        <w:t>sintomatología</w:t>
      </w:r>
      <w:r w:rsidR="00155B07">
        <w:t xml:space="preserve"> es la más frecuente de esta patología y si está en relación con la ruptura del aneurisma</w:t>
      </w:r>
      <w:r w:rsidR="00AD5650">
        <w:t>,</w:t>
      </w:r>
      <w:r w:rsidR="00155B07">
        <w:t xml:space="preserve"> para tratar de adelantarnos a ella. </w:t>
      </w:r>
      <w:r w:rsidR="00275549">
        <w:t>Por otro lado,</w:t>
      </w:r>
      <w:r w:rsidR="00AD5650">
        <w:t xml:space="preserve"> hallamos relación entre el consumo de alcohol y la existencia de clínica neurológica, los individuos que no consumían alcohol presentaban clínica neurológica más frecuentemente que los pacientes que consumían alcohol (p=0.046)</w:t>
      </w:r>
      <w:r w:rsidR="003F3631">
        <w:t>. No se encontró explicación para este fenómeno en la bibliografía. Podría deberse a un factor de confusión, puesto que encontramos relación entre el consumo de alcohol con el sexo y a su vez estas dos variables se asocian con la presencia de clínica neurológica. Tampoco se encontró descrita la asociación entre sexo y clínica neurológica en otros estudios</w:t>
      </w:r>
      <w:r w:rsidR="004106F2">
        <w:t>. Al estar estas tres variables relacionadas entre sí, parece que podría existir alg</w:t>
      </w:r>
      <w:r w:rsidR="00275549">
        <w:t xml:space="preserve">ún tipo de factor </w:t>
      </w:r>
      <w:r w:rsidR="00CA238B">
        <w:t xml:space="preserve">-el cual </w:t>
      </w:r>
      <w:r w:rsidR="004106F2">
        <w:t>no ha sido identificado</w:t>
      </w:r>
      <w:r w:rsidR="00CA238B">
        <w:t>-</w:t>
      </w:r>
      <w:r w:rsidR="004106F2">
        <w:t xml:space="preserve"> detrás de estas asociaciones</w:t>
      </w:r>
      <w:r w:rsidR="003F3631">
        <w:t>.</w:t>
      </w:r>
    </w:p>
    <w:p w:rsidR="00F5485A" w:rsidRDefault="00F5485A" w:rsidP="00000CD4">
      <w:pPr>
        <w:pStyle w:val="Ttulo2"/>
        <w:numPr>
          <w:ilvl w:val="0"/>
          <w:numId w:val="11"/>
        </w:numPr>
        <w:rPr>
          <w:color w:val="404040" w:themeColor="text1" w:themeTint="BF"/>
        </w:rPr>
      </w:pPr>
      <w:r>
        <w:rPr>
          <w:color w:val="404040" w:themeColor="text1" w:themeTint="BF"/>
        </w:rPr>
        <w:t>Análisis de las complicaciones del tratamiento endovascular de 30 casos de aneurismas intracraneales incidentales</w:t>
      </w:r>
    </w:p>
    <w:p w:rsidR="00E22737" w:rsidRDefault="00FC6D91" w:rsidP="00000CD4">
      <w:pPr>
        <w:ind w:left="708"/>
      </w:pPr>
      <w:r>
        <w:t xml:space="preserve">En nuestro estudio encontramos complicaciones en 12 de los 30 casos (40%). Es un porcentaje mayor al que encontramos en otros estudios publicados. </w:t>
      </w:r>
      <w:r w:rsidR="00E22737">
        <w:t xml:space="preserve">En el estudio de </w:t>
      </w:r>
      <w:proofErr w:type="spellStart"/>
      <w:r w:rsidR="00E22737">
        <w:t>Pierot</w:t>
      </w:r>
      <w:proofErr w:type="spellEnd"/>
      <w:r w:rsidR="00E22737">
        <w:t xml:space="preserve"> et al.</w:t>
      </w:r>
      <w:r w:rsidR="00896F61">
        <w:t xml:space="preserve"> </w:t>
      </w:r>
      <w:r w:rsidR="00896F61">
        <w:fldChar w:fldCharType="begin"/>
      </w:r>
      <w:r w:rsidR="00896F61">
        <w:instrText xml:space="preserve"> ADDIN ZOTERO_ITEM CSL_CITATION {"citationID":"73i87Hge","properties":{"formattedCitation":"(17)","plainCitation":"(17)","noteIndex":0},"citationItems":[{"id":55,"uris":["http://zotero.org/users/local/I8IXatSK/items/GW223TA5"],"uri":["http://zotero.org/users/local/I8IXatSK/items/GW223TA5"],"itemData":{"id":55,"type":"article-journal","title":"Endovascular treatment of unruptured intracranial aneurysms: comparison of safety of remodeling technique and standard treatment with coils","container-title":"Radiology","page":"846–855","volume":"251","issue":"3","source":"Google Scholar","shortTitle":"Endovascular treatment of unruptured intracranial aneurysms","author":[{"family":"Pierot","given":"Laurent"},{"family":"Spelle","given":"Laurent"},{"family":"Leclerc","given":"Xavier"},{"family":"Cognard","given":"Christophe"},{"family":"Bonafé","given":"Alain"},{"family":"Moret","given":"Jacques"}],"issued":{"date-parts":[["2009"]]}}}],"schema":"https://github.com/citation-style-language/schema/raw/master/csl-citation.json"} </w:instrText>
      </w:r>
      <w:r w:rsidR="00896F61">
        <w:fldChar w:fldCharType="separate"/>
      </w:r>
      <w:r w:rsidR="00896F61" w:rsidRPr="00896F61">
        <w:rPr>
          <w:rFonts w:ascii="Calibri" w:hAnsi="Calibri" w:cs="Calibri"/>
        </w:rPr>
        <w:t>(17)</w:t>
      </w:r>
      <w:r w:rsidR="00896F61">
        <w:fldChar w:fldCharType="end"/>
      </w:r>
      <w:r w:rsidR="00E22737">
        <w:t xml:space="preserve"> (</w:t>
      </w:r>
      <w:r w:rsidR="002E21E1">
        <w:t>Estudio</w:t>
      </w:r>
      <w:r w:rsidR="00E22737">
        <w:t xml:space="preserve"> ATENA</w:t>
      </w:r>
      <w:r w:rsidR="00434CBE">
        <w:t>) que</w:t>
      </w:r>
      <w:r w:rsidR="00E22737">
        <w:t xml:space="preserve"> compara la técnica de </w:t>
      </w:r>
      <w:proofErr w:type="spellStart"/>
      <w:r w:rsidR="00E22737">
        <w:t>remodeling</w:t>
      </w:r>
      <w:proofErr w:type="spellEnd"/>
      <w:r w:rsidR="00E22737">
        <w:t xml:space="preserve"> con el tratamiento con coils</w:t>
      </w:r>
      <w:r w:rsidR="00434CBE">
        <w:t>,</w:t>
      </w:r>
      <w:r w:rsidR="00E22737">
        <w:t xml:space="preserve"> se recogió un 11.2% de complicaciones en total, un porcentaje inferior al de nuestra muestra. Sin embargo en nuestro estudio todas las secuelas fueron transitorias, no hubo exitus ni secuelas</w:t>
      </w:r>
      <w:r w:rsidR="00000CD4">
        <w:t xml:space="preserve"> permanentes</w:t>
      </w:r>
      <w:r w:rsidR="00434CBE">
        <w:t>, a diferencia de otros trabajos de la bibliografía</w:t>
      </w:r>
      <w:r w:rsidR="00E22737">
        <w:t xml:space="preserve">. Nuestro estudio fue retrospectivo con un número pequeño de  casos </w:t>
      </w:r>
      <w:r w:rsidR="00434CBE">
        <w:t>y con un tiempo de seguimiento corto,</w:t>
      </w:r>
      <w:r w:rsidR="00E22737">
        <w:t xml:space="preserve"> lo que podría </w:t>
      </w:r>
      <w:r w:rsidR="00434CBE">
        <w:t>explicar la ausencia de trombosis, exitus y otro tipo de complicaciones más comunes en otros estudios. Respecto al elevado porcentaje de complicaciones en comparación a otros de la bibliografía, podría deberse a que reconocimos como complicación cualquier tipo de clínica o problema derivado del tratamiento endovascular</w:t>
      </w:r>
      <w:r w:rsidR="00000CD4">
        <w:t>, siendo todas ellas complicaciones menores</w:t>
      </w:r>
      <w:r w:rsidR="00434CBE">
        <w:t xml:space="preserve">. </w:t>
      </w:r>
      <w:r w:rsidR="00A16B8E">
        <w:t>No consideramos que la diferencia respecto al resto de estudios se deba a las características de nuestro centro, puesto que en el estudio ATENA</w:t>
      </w:r>
      <w:r w:rsidR="00000CD4">
        <w:t xml:space="preserve"> </w:t>
      </w:r>
      <w:r w:rsidR="00000CD4">
        <w:fldChar w:fldCharType="begin"/>
      </w:r>
      <w:r w:rsidR="00000CD4">
        <w:instrText xml:space="preserve"> ADDIN ZOTERO_ITEM CSL_CITATION {"citationID":"hxHDU3zV","properties":{"formattedCitation":"(11)","plainCitation":"(11)","noteIndex":0},"citationItems":[{"id":30,"uris":["http://zotero.org/users/local/I8IXatSK/items/YPV823HS"],"uri":["http://zotero.org/users/local/I8IXatSK/items/YPV823HS"],"itemData":{"id":30,"type":"article-journal","title":"Similar Safety in Centers with Low and High Volumes of Endovascular Treatments for Unruptured Intracranial Aneurysms: Evaluation of the Analysis of Treatment by Endovascular Approach of Nonruptured Aneurysms Study","container-title":"American Journal of Neuroradiology","page":"1010-1014","volume":"31","issue":"6","source":"CrossRef","DOI":"10.3174/ajnr.A1999","ISSN":"0195-6108, 1936-959X","shortTitle":"Similar Safety in Centers with Low and High Volumes of Endovascular Treatments for Unruptured Intracranial Aneurysms","language":"en","author":[{"family":"Pierot","given":"L."},{"family":"Spelle","given":"L."},{"family":"Vitry","given":"F."},{"literal":"for the ATENA Investigators"}],"issued":{"date-parts":[["2010",6,1]]}}}],"schema":"https://github.com/citation-style-language/schema/raw/master/csl-citation.json"} </w:instrText>
      </w:r>
      <w:r w:rsidR="00000CD4">
        <w:fldChar w:fldCharType="separate"/>
      </w:r>
      <w:r w:rsidR="00000CD4" w:rsidRPr="00000CD4">
        <w:rPr>
          <w:rFonts w:ascii="Calibri" w:hAnsi="Calibri" w:cs="Calibri"/>
        </w:rPr>
        <w:t>(11)</w:t>
      </w:r>
      <w:r w:rsidR="00000CD4">
        <w:fldChar w:fldCharType="end"/>
      </w:r>
      <w:r w:rsidR="00A16B8E">
        <w:t xml:space="preserve"> se descubrieron casos similares de complicaciones en centros que trataban 20 o menos pacientes por año y centros que </w:t>
      </w:r>
      <w:r w:rsidR="00000CD4">
        <w:t>traban más de 20 pacientes/año.</w:t>
      </w:r>
    </w:p>
    <w:p w:rsidR="0095286A" w:rsidRDefault="00866DF3" w:rsidP="00000CD4">
      <w:pPr>
        <w:ind w:left="708"/>
      </w:pPr>
      <w:r>
        <w:t>Por otra parte encontramos</w:t>
      </w:r>
      <w:r w:rsidR="00216D3A">
        <w:t xml:space="preserve"> otros estudios como el realizado por McDonald et al.</w:t>
      </w:r>
      <w:r w:rsidR="00000CD4">
        <w:t xml:space="preserve"> </w:t>
      </w:r>
      <w:r w:rsidR="00000CD4">
        <w:fldChar w:fldCharType="begin"/>
      </w:r>
      <w:r w:rsidR="00000CD4">
        <w:instrText xml:space="preserve"> ADDIN ZOTERO_ITEM CSL_CITATION {"citationID":"LSa67J24","properties":{"formattedCitation":"(10)","plainCitation":"(10)","noteIndex":0},"citationItems":[{"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rsidR="00000CD4">
        <w:fldChar w:fldCharType="separate"/>
      </w:r>
      <w:r w:rsidR="00000CD4" w:rsidRPr="00000CD4">
        <w:rPr>
          <w:rFonts w:ascii="Calibri" w:hAnsi="Calibri" w:cs="Calibri"/>
        </w:rPr>
        <w:t>(10)</w:t>
      </w:r>
      <w:r w:rsidR="00000CD4">
        <w:fldChar w:fldCharType="end"/>
      </w:r>
      <w:r>
        <w:t xml:space="preserve"> que compara el tratamiento endovascular y el clipaje quirúrgico. </w:t>
      </w:r>
      <w:r w:rsidR="00786BDC">
        <w:t>En él s</w:t>
      </w:r>
      <w:r>
        <w:t xml:space="preserve">e vio que en los </w:t>
      </w:r>
      <w:r>
        <w:lastRenderedPageBreak/>
        <w:t xml:space="preserve">pacientes sometidos a cirugía </w:t>
      </w:r>
      <w:r w:rsidR="00786BDC">
        <w:t>tenían un riesgo mayor de resultados adversos y complicaciones que quienes recibieron tratamiento endovascular, aunque realmente en estos estudios siempre se comete un sesgo de selección, puesto que la decisión de que un paciente se someta a un tratamiento u otro no es aleatoria. Es decir, que estos resultados no son realmente comparables. También encontramos en diversos estudios como por ejemplo</w:t>
      </w:r>
      <w:r w:rsidR="00F63C6C">
        <w:t xml:space="preserve"> el ISUIA</w:t>
      </w:r>
      <w:r w:rsidR="00000CD4">
        <w:t xml:space="preserve"> </w:t>
      </w:r>
      <w:r w:rsidR="00000CD4">
        <w:fldChar w:fldCharType="begin"/>
      </w:r>
      <w:r w:rsidR="00000CD4">
        <w:instrText xml:space="preserve"> ADDIN ZOTERO_ITEM CSL_CITATION {"citationID":"Qkt1UYYt","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000CD4">
        <w:fldChar w:fldCharType="separate"/>
      </w:r>
      <w:r w:rsidR="00000CD4" w:rsidRPr="00000CD4">
        <w:rPr>
          <w:rFonts w:ascii="Calibri" w:hAnsi="Calibri" w:cs="Calibri"/>
        </w:rPr>
        <w:t>(4)</w:t>
      </w:r>
      <w:r w:rsidR="00000CD4">
        <w:fldChar w:fldCharType="end"/>
      </w:r>
      <w:r w:rsidR="00F63C6C">
        <w:t xml:space="preserve"> que la edad constituye un factor de riesgo para peores resultados. En este estudio se observó que los resultados del TEV no eran tan dependientes de la edad como el tratamiento quirúrgico</w:t>
      </w:r>
      <w:r w:rsidR="00786BDC">
        <w:t xml:space="preserve">  </w:t>
      </w:r>
      <w:r w:rsidR="00F63C6C">
        <w:t>de cara a obtener un mayor número de resultados adversos. En nuestro estudio no encontramos relación entre complicaciones y edad de los pacientes, aunque sí que advertimos</w:t>
      </w:r>
      <w:r w:rsidR="00E0766D">
        <w:t xml:space="preserve"> que los pacientes que tenía</w:t>
      </w:r>
      <w:r w:rsidR="00000CD4">
        <w:t>n</w:t>
      </w:r>
      <w:r w:rsidR="00E0766D">
        <w:t xml:space="preserve"> 60 años o menos no presentaban comorbilidades con 10.67 más probabilidades que los pacientes mayores de 60 años (IC 95% 1.12-101.34 p=0.02)</w:t>
      </w:r>
      <w:r w:rsidR="00225566">
        <w:t>.</w:t>
      </w:r>
    </w:p>
    <w:p w:rsidR="007634F5" w:rsidRDefault="007634F5" w:rsidP="00000CD4">
      <w:pPr>
        <w:ind w:left="708"/>
      </w:pPr>
      <w:r>
        <w:t xml:space="preserve">En el estudio publicado por </w:t>
      </w:r>
      <w:proofErr w:type="spellStart"/>
      <w:r>
        <w:t>Wanke</w:t>
      </w:r>
      <w:proofErr w:type="spellEnd"/>
      <w:r>
        <w:t xml:space="preserve"> et al.</w:t>
      </w:r>
      <w:r w:rsidR="00000CD4">
        <w:t xml:space="preserve"> </w:t>
      </w:r>
      <w:r w:rsidR="00000CD4">
        <w:fldChar w:fldCharType="begin"/>
      </w:r>
      <w:r w:rsidR="00000CD4">
        <w:instrText xml:space="preserve"> ADDIN ZOTERO_ITEM CSL_CITATION {"citationID":"ejYVXsLx","properties":{"formattedCitation":"(18)","plainCitation":"(18)","noteIndex":0},"citationItems":[{"id":39,"uris":["http://zotero.org/users/local/I8IXatSK/items/8PK8NETW"],"uri":["http://zotero.org/users/local/I8IXatSK/items/8PK8NETW"],"itemData":{"id":39,"type":"article-journal","title":"Endovascular Treatment of Unruptured Intracranial Aneurysms","container-title":"American Journal of Neuroradiology","page":"756-761","volume":"23","issue":"5","source":"www.ajnr.org","abstract":"&lt;p&gt;&lt;i&gt;BACKGROUND AND PURPOSE:&lt;/i&gt; Intracranial aneurysms are common, with an overall frequency ranging from 0.8% to 10%. Because prognosis after subarachnoid hemorrhage is still very poor, treatment of unruptured aneurysms, either neurosurgically or endovascularly, has been advocated. However, risk of rupture and subsequent subarachnoid hemorrhage needs to be considered against the risks of elective treatment. We analyzed the technical feasibility, safety, and efficacy of endovascular treatment of a consecutive series of unruptured cerebral aneurysms.&lt;/p&gt;&lt;p&gt;&lt;i&gt;METHODS:&lt;/i&gt; From July 1997 through December 2000, a total of 76 patients with 82 unruptured cerebral aneurysms were treated at our institution. Endovascular treatment was administered to 39 consecutive patients with a total of 42 unruptured cerebral aneurysms. Thirty-six aneurysms were treated with an endosaccular technique; in six patients, the parent artery was occluded to eliminate aneurysmal perfusion. Aneurysms were located either in the anterior (n = 31) or posterior (n = 11) circulation. Eight patients had experienced previous subarachnoid hemorrhage from other aneurysms and were treated electively after complete rehabilitation. Ten patients had neurologic symptoms; in 21 patients, the aneurysm was an incidental finding. Eighteen aneurysms were small (0–5 mm), 11 were medium (6–10 mm), nine were large (11–25 mm), and four were giant (&amp;gt; 25 mm). Occlusion rate was categorized as complete (100%), subtotal (95–99%), and incomplete (&amp;lt; 95%) obliteration.&lt;/p&gt;&lt;p&gt;&lt;i&gt;RESULTS:&lt;/i&gt; Endovascular treatment was technically feasible for 38 of 42 aneurysms. Complete (100%) or nearly complete (95–99%) occlusion was achieved in 34 of 38 aneurysms. In four aneurysms of the internal carotid artery, only incomplete (&amp;lt; 95%) occlusion was achieved. All patients except one with mild neurologic deficits according to the Glasgow Outcome Scale and one with mild memory dysfunction but no focal neurologic deficit achieved good recovery, resulting in a morbidity rate of 4.8% and a mortality rate of 0%.&lt;/p&gt;&lt;p&gt;&lt;i&gt;CONCLUSION:&lt;/i&gt; Endovascular embolization of unruptured cerebral aneurysms is an effective therapeutic alternative to neurosurgical clipping and is associated with low morbidity and mortality rates. For the management of unruptured aneurysms, endovascular treatment should be considered.&lt;/p&gt;","ISSN":"0195-6108, 1936-959X","note":"PMID: 12006272","language":"en","author":[{"family":"Wanke","given":"Isabel"},{"family":"Doerfler","given":"Arnd"},{"family":"Dietrich","given":"Uwe"},{"family":"Egelhof","given":"Thomas"},{"family":"Schoch","given":"Beate"},{"family":"Stolke","given":"Dietmar"},{"family":"Forsting","given":"Michael"}],"issued":{"date-parts":[["2002",5,1]]}}}],"schema":"https://github.com/citation-style-language/schema/raw/master/csl-citation.json"} </w:instrText>
      </w:r>
      <w:r w:rsidR="00000CD4">
        <w:fldChar w:fldCharType="separate"/>
      </w:r>
      <w:r w:rsidR="00000CD4" w:rsidRPr="00000CD4">
        <w:rPr>
          <w:rFonts w:ascii="Calibri" w:hAnsi="Calibri" w:cs="Calibri"/>
        </w:rPr>
        <w:t>(18)</w:t>
      </w:r>
      <w:r w:rsidR="00000CD4">
        <w:fldChar w:fldCharType="end"/>
      </w:r>
      <w:r>
        <w:t xml:space="preserve"> </w:t>
      </w:r>
      <w:r w:rsidR="00D84486">
        <w:t xml:space="preserve">se </w:t>
      </w:r>
      <w:r>
        <w:t>concluye que el tratamiento endovascular constituye una alternativa válida al tratamiento con clip quirúrgico,</w:t>
      </w:r>
      <w:r w:rsidR="00D84486">
        <w:t xml:space="preserve"> incluso afirma</w:t>
      </w:r>
      <w:r>
        <w:t xml:space="preserve"> que debería considerarse como primera opción puesto que posee un coste y morbimortalidad menores para aneurismas de cualquier localización. En nuestro caso tampoco encontramos relación entre localización de los aneurismas y una diferente tasa de complicaciones.</w:t>
      </w:r>
    </w:p>
    <w:p w:rsidR="003208FC" w:rsidRDefault="00F5485A" w:rsidP="003208FC">
      <w:pPr>
        <w:pStyle w:val="Ttulo2"/>
        <w:numPr>
          <w:ilvl w:val="0"/>
          <w:numId w:val="11"/>
        </w:numPr>
        <w:rPr>
          <w:color w:val="404040" w:themeColor="text1" w:themeTint="BF"/>
        </w:rPr>
      </w:pPr>
      <w:r>
        <w:rPr>
          <w:color w:val="404040" w:themeColor="text1" w:themeTint="BF"/>
        </w:rPr>
        <w:t xml:space="preserve">Análisis de la seguridad del proceso endovascular frente al manejo </w:t>
      </w:r>
      <w:r w:rsidR="00DE7F9B">
        <w:rPr>
          <w:color w:val="404040" w:themeColor="text1" w:themeTint="BF"/>
        </w:rPr>
        <w:t>conservador</w:t>
      </w:r>
      <w:r>
        <w:rPr>
          <w:color w:val="404040" w:themeColor="text1" w:themeTint="BF"/>
        </w:rPr>
        <w:t xml:space="preserve"> en aneurismas incidentales</w:t>
      </w:r>
    </w:p>
    <w:p w:rsidR="00FB0185" w:rsidRDefault="00000CD4" w:rsidP="00000CD4">
      <w:pPr>
        <w:ind w:left="708"/>
      </w:pPr>
      <w:r>
        <w:t>N</w:t>
      </w:r>
      <w:r w:rsidR="00FB0185">
        <w:t xml:space="preserve">inguna de </w:t>
      </w:r>
      <w:r>
        <w:t xml:space="preserve">las </w:t>
      </w:r>
      <w:r w:rsidR="00FB0185">
        <w:t>complicaciones</w:t>
      </w:r>
      <w:r>
        <w:t xml:space="preserve"> que se dieron</w:t>
      </w:r>
      <w:r w:rsidR="00FB0185">
        <w:t xml:space="preserve"> dejó secuelas</w:t>
      </w:r>
      <w:r>
        <w:t xml:space="preserve"> permanentes</w:t>
      </w:r>
      <w:r w:rsidR="00FB0185">
        <w:t xml:space="preserve">, no hubo roturas aneurismáticas </w:t>
      </w:r>
      <w:proofErr w:type="spellStart"/>
      <w:r w:rsidR="00FB0185">
        <w:t>periprocedimentales</w:t>
      </w:r>
      <w:proofErr w:type="spellEnd"/>
      <w:r w:rsidR="00FB0185">
        <w:t xml:space="preserve">, </w:t>
      </w:r>
      <w:r w:rsidR="002E6972">
        <w:t xml:space="preserve">eventos </w:t>
      </w:r>
      <w:r w:rsidR="00FB0185">
        <w:t>trombo</w:t>
      </w:r>
      <w:r w:rsidR="002E6972">
        <w:t>embólicos</w:t>
      </w:r>
      <w:r w:rsidR="00FB0185">
        <w:t xml:space="preserve"> ni exitus. En el estudio ATENA </w:t>
      </w:r>
      <w:r w:rsidR="004972A7">
        <w:t>publicado e</w:t>
      </w:r>
      <w:r w:rsidR="00FB0185">
        <w:t>l 2009</w:t>
      </w:r>
      <w:r>
        <w:t xml:space="preserve"> </w:t>
      </w:r>
      <w:r>
        <w:fldChar w:fldCharType="begin"/>
      </w:r>
      <w:r>
        <w:instrText xml:space="preserve"> ADDIN ZOTERO_ITEM CSL_CITATION {"citationID":"5VF7tWEL","properties":{"formattedCitation":"(17)","plainCitation":"(17)","noteIndex":0},"citationItems":[{"id":55,"uris":["http://zotero.org/users/local/I8IXatSK/items/GW223TA5"],"uri":["http://zotero.org/users/local/I8IXatSK/items/GW223TA5"],"itemData":{"id":55,"type":"article-journal","title":"Endovascular treatment of unruptured intracranial aneurysms: comparison of safety of remodeling technique and standard treatment with coils","container-title":"Radiology","page":"846–855","volume":"251","issue":"3","source":"Google Scholar","shortTitle":"Endovascular treatment of unruptured intracranial aneurysms","author":[{"family":"Pierot","given":"Laurent"},{"family":"Spelle","given":"Laurent"},{"family":"Leclerc","given":"Xavier"},{"family":"Cognard","given":"Christophe"},{"family":"Bonafé","given":"Alain"},{"family":"Moret","given":"Jacques"}],"issued":{"date-parts":[["2009"]]}}}],"schema":"https://github.com/citation-style-language/schema/raw/master/csl-citation.json"} </w:instrText>
      </w:r>
      <w:r>
        <w:fldChar w:fldCharType="separate"/>
      </w:r>
      <w:r w:rsidRPr="00000CD4">
        <w:rPr>
          <w:rFonts w:ascii="Calibri" w:hAnsi="Calibri" w:cs="Calibri"/>
        </w:rPr>
        <w:t>(17)</w:t>
      </w:r>
      <w:r>
        <w:fldChar w:fldCharType="end"/>
      </w:r>
      <w:r w:rsidR="00FB0185">
        <w:t xml:space="preserve"> se obtuvieron unos datos de complicaciones similares</w:t>
      </w:r>
      <w:r w:rsidR="00935317">
        <w:t xml:space="preserve"> a los hallados en nuestro estudio</w:t>
      </w:r>
      <w:r w:rsidR="00FB0185">
        <w:t xml:space="preserve"> en cuanto a gravedad, puesto que </w:t>
      </w:r>
      <w:r w:rsidR="002E6972">
        <w:t>no</w:t>
      </w:r>
      <w:r w:rsidR="00FB0185">
        <w:t xml:space="preserve"> se produjeron exitus ni complicaciones con secuelas durante su estudio, aunque el porcentaje </w:t>
      </w:r>
      <w:r w:rsidR="00935317">
        <w:t>total de complicaciones</w:t>
      </w:r>
      <w:r w:rsidR="00FB0185">
        <w:t xml:space="preserve"> sí que fue menor</w:t>
      </w:r>
      <w:r>
        <w:t xml:space="preserve"> al no contabilizar complicaciones menores</w:t>
      </w:r>
      <w:r w:rsidR="00545119">
        <w:t>.</w:t>
      </w:r>
      <w:r w:rsidR="00545119" w:rsidRPr="00545119">
        <w:t xml:space="preserve"> </w:t>
      </w:r>
      <w:r w:rsidR="00545119">
        <w:t>McDonald et al.</w:t>
      </w:r>
      <w:r>
        <w:t xml:space="preserve"> </w:t>
      </w:r>
      <w:r>
        <w:fldChar w:fldCharType="begin"/>
      </w:r>
      <w:r>
        <w:instrText xml:space="preserve"> ADDIN ZOTERO_ITEM CSL_CITATION {"citationID":"2P3sAEzR","properties":{"formattedCitation":"(10)","plainCitation":"(10)","noteIndex":0},"citationItems":[{"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fldChar w:fldCharType="separate"/>
      </w:r>
      <w:r w:rsidRPr="00000CD4">
        <w:rPr>
          <w:rFonts w:ascii="Calibri" w:hAnsi="Calibri" w:cs="Calibri"/>
        </w:rPr>
        <w:t>(10)</w:t>
      </w:r>
      <w:r>
        <w:fldChar w:fldCharType="end"/>
      </w:r>
      <w:r w:rsidR="00545119">
        <w:t xml:space="preserve"> publicaron un estudio en 2013 comparando las técnicas endovasculares </w:t>
      </w:r>
      <w:proofErr w:type="spellStart"/>
      <w:r w:rsidR="00545119">
        <w:t>remodeling</w:t>
      </w:r>
      <w:proofErr w:type="spellEnd"/>
      <w:r w:rsidR="00545119">
        <w:t xml:space="preserve"> y </w:t>
      </w:r>
      <w:proofErr w:type="spellStart"/>
      <w:r w:rsidR="00545119">
        <w:t>colis</w:t>
      </w:r>
      <w:proofErr w:type="spellEnd"/>
      <w:r w:rsidR="00545119">
        <w:t xml:space="preserve">. </w:t>
      </w:r>
      <w:r w:rsidR="00545119" w:rsidRPr="00FE78C1">
        <w:t>Observaron que la tendencia en los últimos años había sido favorable al TEV</w:t>
      </w:r>
      <w:r w:rsidR="00FE78C1" w:rsidRPr="00FE78C1">
        <w:t xml:space="preserve">. Según datos </w:t>
      </w:r>
      <w:r w:rsidR="00566C1F">
        <w:t xml:space="preserve">sacados del </w:t>
      </w:r>
      <w:proofErr w:type="spellStart"/>
      <w:r w:rsidR="00566C1F" w:rsidRPr="00566C1F">
        <w:t>Nation</w:t>
      </w:r>
      <w:r w:rsidR="004625BB">
        <w:t>al</w:t>
      </w:r>
      <w:proofErr w:type="spellEnd"/>
      <w:r w:rsidR="00566C1F" w:rsidRPr="00566C1F">
        <w:t xml:space="preserve"> </w:t>
      </w:r>
      <w:proofErr w:type="spellStart"/>
      <w:r w:rsidR="00566C1F" w:rsidRPr="00566C1F">
        <w:t>Inpatient</w:t>
      </w:r>
      <w:proofErr w:type="spellEnd"/>
      <w:r w:rsidR="00566C1F" w:rsidRPr="00566C1F">
        <w:t xml:space="preserve"> </w:t>
      </w:r>
      <w:proofErr w:type="spellStart"/>
      <w:r w:rsidR="00566C1F" w:rsidRPr="00566C1F">
        <w:t>Sample</w:t>
      </w:r>
      <w:proofErr w:type="spellEnd"/>
      <w:r w:rsidR="00566C1F">
        <w:t xml:space="preserve"> (Estados Unidos)</w:t>
      </w:r>
      <w:r w:rsidR="00FE78C1">
        <w:t xml:space="preserve"> en 2001</w:t>
      </w:r>
      <w:r w:rsidR="000D6641">
        <w:t xml:space="preserve"> el porcentaje de pacientes con manejo mediante TEV fue del 20%, ascendiendo hasta el 63% en 2008</w:t>
      </w:r>
      <w:r w:rsidR="00EB2D50">
        <w:t xml:space="preserve"> </w:t>
      </w:r>
      <w:r w:rsidR="00EB2D50">
        <w:fldChar w:fldCharType="begin"/>
      </w:r>
      <w:r w:rsidR="00EB2D50">
        <w:instrText xml:space="preserve"> ADDIN ZOTERO_ITEM CSL_CITATION {"citationID":"4m7VWJYD","properties":{"formattedCitation":"(19)","plainCitation":"(19)","noteIndex":0},"citationItems":[{"id":50,"uris":["http://zotero.org/users/local/I8IXatSK/items/39MBHPMT"],"uri":["http://zotero.org/users/local/I8IXatSK/items/39MBHPMT"],"itemData":{"id":50,"type":"article-journal","title":"Small (&lt; 10-mm) incidentally found intracranial aneurysms, Part 2: treatment recommendations, natural history, complications, and short-term outcome in 212 consecutive patients","container-title":"Neurosurgical focus","page":"E4","volume":"31","issue":"6","source":"Google Scholar","shortTitle":"Small (&lt; 10-mm) incidentally found intracranial aneurysms, Part 2","author":[{"family":"Loumiotis","given":"Ioannis"},{"family":"Brown Jr","given":"Robert D."},{"family":"Vine","given":"Roanna"},{"family":"Cloft","given":"Harry J."},{"family":"Kallmes","given":"David F."},{"family":"Lanzino","given":"Giuseppe"}],"issued":{"date-parts":[["2011"]]}}}],"schema":"https://github.com/citation-style-language/schema/raw/master/csl-citation.json"} </w:instrText>
      </w:r>
      <w:r w:rsidR="00EB2D50">
        <w:fldChar w:fldCharType="separate"/>
      </w:r>
      <w:r w:rsidR="00EB2D50" w:rsidRPr="00EB2D50">
        <w:rPr>
          <w:rFonts w:ascii="Calibri" w:hAnsi="Calibri" w:cs="Calibri"/>
        </w:rPr>
        <w:t>(19)</w:t>
      </w:r>
      <w:r w:rsidR="00EB2D50">
        <w:fldChar w:fldCharType="end"/>
      </w:r>
      <w:r w:rsidR="000D6641">
        <w:t>.</w:t>
      </w:r>
      <w:r w:rsidR="00FE78C1" w:rsidRPr="00FE78C1">
        <w:t xml:space="preserve"> </w:t>
      </w:r>
      <w:r w:rsidR="00545119" w:rsidRPr="00FE78C1">
        <w:t>Aunque los casos no son comparables debido a que aún no se ha realizado un estudio aleatorizado, se vio que los centro que proponían el TEV a los pacientes como primera opción obtenían mejores resultados. En nuestro estudio todos los pacientes recibieron</w:t>
      </w:r>
      <w:r w:rsidR="00545119">
        <w:t xml:space="preserve"> TEV, no hubo ningún paciente sin tratar o que </w:t>
      </w:r>
      <w:r w:rsidR="00EB2D50">
        <w:t>recibiera tratamiento quirúrgico</w:t>
      </w:r>
      <w:r w:rsidR="00545119">
        <w:t>.</w:t>
      </w:r>
    </w:p>
    <w:p w:rsidR="00545119" w:rsidRDefault="00545119" w:rsidP="00EB2D50">
      <w:pPr>
        <w:ind w:left="708"/>
      </w:pPr>
      <w:r>
        <w:t>Esta tendencia hacia el TEV como primera opción se debe a que las técnicas endovasculares son más seguras como se puede advertir en la bibliografía, y además estas técnicas han ido avanzando y desarrollándose</w:t>
      </w:r>
      <w:r w:rsidR="007579CE">
        <w:t>. Un análisis del NIS descubrió que</w:t>
      </w:r>
      <w:r>
        <w:t xml:space="preserve"> </w:t>
      </w:r>
      <w:r w:rsidR="007579CE">
        <w:t>el porcentaje de pacientes que requirieron cuidados a largo plazo tras cirugía fue del 14%, mientras que en los tratados con coils fue del 4.9%</w:t>
      </w:r>
      <w:r w:rsidR="001C0D47">
        <w:t xml:space="preserve"> </w:t>
      </w:r>
      <w:r w:rsidR="00EB2D50">
        <w:fldChar w:fldCharType="begin"/>
      </w:r>
      <w:r w:rsidR="00EB2D50">
        <w:instrText xml:space="preserve"> ADDIN ZOTERO_ITEM CSL_CITATION {"citationID":"OvKR5ksa","properties":{"formattedCitation":"(18)","plainCitation":"(18)","noteIndex":0},"citationItems":[{"id":39,"uris":["http://zotero.org/users/local/I8IXatSK/items/8PK8NETW"],"uri":["http://zotero.org/users/local/I8IXatSK/items/8PK8NETW"],"itemData":{"id":39,"type":"article-journal","title":"Endovascular Treatment of Unruptured Intracranial Aneurysms","container-title":"American Journal of Neuroradiology","page":"756-761","volume":"23","issue":"5","source":"www.ajnr.org","abstract":"&lt;p&gt;&lt;i&gt;BACKGROUND AND PURPOSE:&lt;/i&gt; Intracranial aneurysms are common, with an overall frequency ranging from 0.8% to 10%. Because prognosis after subarachnoid hemorrhage is still very poor, treatment of unruptured aneurysms, either neurosurgically or endovascularly, has been advocated. However, risk of rupture and subsequent subarachnoid hemorrhage needs to be considered against the risks of elective treatment. We analyzed the technical feasibility, safety, and efficacy of endovascular treatment of a consecutive series of unruptured cerebral aneurysms.&lt;/p&gt;&lt;p&gt;&lt;i&gt;METHODS:&lt;/i&gt; From July 1997 through December 2000, a total of 76 patients with 82 unruptured cerebral aneurysms were treated at our institution. Endovascular treatment was administered to 39 consecutive patients with a total of 42 unruptured cerebral aneurysms. Thirty-six aneurysms were treated with an endosaccular technique; in six patients, the parent artery was occluded to eliminate aneurysmal perfusion. Aneurysms were located either in the anterior (n = 31) or posterior (n = 11) circulation. Eight patients had experienced previous subarachnoid hemorrhage from other aneurysms and were treated electively after complete rehabilitation. Ten patients had neurologic symptoms; in 21 patients, the aneurysm was an incidental finding. Eighteen aneurysms were small (0–5 mm), 11 were medium (6–10 mm), nine were large (11–25 mm), and four were giant (&amp;gt; 25 mm). Occlusion rate was categorized as complete (100%), subtotal (95–99%), and incomplete (&amp;lt; 95%) obliteration.&lt;/p&gt;&lt;p&gt;&lt;i&gt;RESULTS:&lt;/i&gt; Endovascular treatment was technically feasible for 38 of 42 aneurysms. Complete (100%) or nearly complete (95–99%) occlusion was achieved in 34 of 38 aneurysms. In four aneurysms of the internal carotid artery, only incomplete (&amp;lt; 95%) occlusion was achieved. All patients except one with mild neurologic deficits according to the Glasgow Outcome Scale and one with mild memory dysfunction but no focal neurologic deficit achieved good recovery, resulting in a morbidity rate of 4.8% and a mortality rate of 0%.&lt;/p&gt;&lt;p&gt;&lt;i&gt;CONCLUSION:&lt;/i&gt; Endovascular embolization of unruptured cerebral aneurysms is an effective therapeutic alternative to neurosurgical clipping and is associated with low morbidity and mortality rates. For the management of unruptured aneurysms, endovascular treatment should be considered.&lt;/p&gt;","ISSN":"0195-6108, 1936-959X","note":"PMID: 12006272","language":"en","author":[{"family":"Wanke","given":"Isabel"},{"family":"Doerfler","given":"Arnd"},{"family":"Dietrich","given":"Uwe"},{"family":"Egelhof","given":"Thomas"},{"family":"Schoch","given":"Beate"},{"family":"Stolke","given":"Dietmar"},{"family":"Forsting","given":"Michael"}],"issued":{"date-parts":[["2002",5,1]]}}}],"schema":"https://github.com/citation-style-language/schema/raw/master/csl-citation.json"} </w:instrText>
      </w:r>
      <w:r w:rsidR="00EB2D50">
        <w:fldChar w:fldCharType="separate"/>
      </w:r>
      <w:r w:rsidR="00EB2D50" w:rsidRPr="00EB2D50">
        <w:rPr>
          <w:rFonts w:ascii="Calibri" w:hAnsi="Calibri" w:cs="Calibri"/>
        </w:rPr>
        <w:t>(18)</w:t>
      </w:r>
      <w:r w:rsidR="00EB2D50">
        <w:fldChar w:fldCharType="end"/>
      </w:r>
      <w:r w:rsidR="007579CE">
        <w:t xml:space="preserve">. A medida que la tendencia </w:t>
      </w:r>
      <w:r w:rsidR="00061283">
        <w:t>a escoger</w:t>
      </w:r>
      <w:r w:rsidR="007579CE">
        <w:t xml:space="preserve"> TEV para los aneurismas aumentaba, también descendía </w:t>
      </w:r>
      <w:r w:rsidR="00284E6F">
        <w:t xml:space="preserve">la tasa de resultados adversos en los pacientes que recibían tratamiento para sus aneurismas, de </w:t>
      </w:r>
      <w:r w:rsidR="00284E6F">
        <w:lastRenderedPageBreak/>
        <w:t>14.8% en 2001 a 7.6% e</w:t>
      </w:r>
      <w:r w:rsidR="00061283">
        <w:t>n</w:t>
      </w:r>
      <w:r w:rsidR="00284E6F">
        <w:t xml:space="preserve"> 2008</w:t>
      </w:r>
      <w:r w:rsidR="001C0D47">
        <w:t xml:space="preserve"> </w:t>
      </w:r>
      <w:r w:rsidR="001C0D47">
        <w:fldChar w:fldCharType="begin"/>
      </w:r>
      <w:r w:rsidR="001C0D47">
        <w:instrText xml:space="preserve"> ADDIN ZOTERO_ITEM CSL_CITATION {"citationID":"pvCpAPOV","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C0D47">
        <w:fldChar w:fldCharType="separate"/>
      </w:r>
      <w:r w:rsidR="001C0D47" w:rsidRPr="00EB2D50">
        <w:rPr>
          <w:rFonts w:ascii="Calibri" w:hAnsi="Calibri" w:cs="Calibri"/>
        </w:rPr>
        <w:t>(3)</w:t>
      </w:r>
      <w:r w:rsidR="001C0D47">
        <w:fldChar w:fldCharType="end"/>
      </w:r>
      <w:r w:rsidR="00284E6F">
        <w:t>. Estos resultados no distinguen aneurismas rotos de no rotos, y se atribuyeron al desarrollo de estas técnicas. Los avances conseguidos y la experiencia han logrado un aumento importante de la seguridad y además una mejora en la técnica</w:t>
      </w:r>
      <w:r w:rsidR="007579CE">
        <w:t xml:space="preserve"> </w:t>
      </w:r>
      <w:r>
        <w:t>hasta</w:t>
      </w:r>
      <w:r w:rsidR="00FE78C1">
        <w:t xml:space="preserve"> el punto que no hallamos grandes diferencias entre el grado de oclusión obtenido mediante TEV</w:t>
      </w:r>
      <w:r w:rsidR="001C0D47">
        <w:t xml:space="preserve"> y mediante clipaje quirúrgico.</w:t>
      </w:r>
    </w:p>
    <w:p w:rsidR="00670928" w:rsidRDefault="00284E6F" w:rsidP="001C0D47">
      <w:pPr>
        <w:ind w:left="708"/>
      </w:pPr>
      <w:r>
        <w:t xml:space="preserve">En nuestro estudio se obtuvo un </w:t>
      </w:r>
      <w:r w:rsidR="00670928">
        <w:t>86.7% de oclusión completa.</w:t>
      </w:r>
      <w:r>
        <w:t xml:space="preserve"> En otros estudios como los estudios ATENA publicados en 2008 y 2010</w:t>
      </w:r>
      <w:r w:rsidR="001C0D47">
        <w:t xml:space="preserve"> </w:t>
      </w:r>
      <w:r w:rsidR="001C0D47">
        <w:fldChar w:fldCharType="begin"/>
      </w:r>
      <w:r w:rsidR="001C0D47">
        <w:instrText xml:space="preserve"> ADDIN ZOTERO_ITEM CSL_CITATION {"citationID":"5knOWL2s","properties":{"formattedCitation":"(13,14)","plainCitation":"(13,14)","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id":21,"uris":["http://zotero.org/users/local/I8IXatSK/items/GI3QLR3B"],"uri":["http://zotero.org/users/local/I8IXatSK/items/GI3QLR3B"],"itemData":{"id":21,"type":"article-journal","title":"Immediate Anatomic Results after the Endovascular Treatment of Unruptured Intracranial Aneurysms: Analysis of the ATENA Series","container-title":"American Journal of Neuroradiology","page":"140-144","volume":"31","issue":"1","source":"www.ajnr.org","abstract":"&lt;h3&gt;BACKGROUND AND PURPOSE:&lt;/h3&gt; &lt;p&gt;A precise analysis of the immediate postoperative anatomic results in a large series of unruptured intracranial aneurysms treated by endovascular approach has not previously been presented. This study aimed to assess the efficacy of endovascular treatment of unruptured intracranial aneurysms in light of immediate postoperative anatomic results in a prospective, multicenter study (the Analysis of Treatment by Endovascular Approach of Nonruptured Aneurysms study; ATENA).&lt;/p&gt;&lt;h3&gt;MATERIALS AND METHODS:&lt;/h3&gt; &lt;p&gt;Postoperative anatomic results from digital subtraction angiography (DSA) were evaluated with the Montreal scale by the treating physician and by 2 anonymous, independent, experienced neuroradiologists.&lt;/p&gt;&lt;h3&gt;RESULTS:&lt;/h3&gt; &lt;p&gt;The analysis included 622 patients (449 women, 173 men; age range, 22–83 years; mean age, 51.2 ± 11.3 years) harboring 694 aneurysms. Evaluation of the postoperative anatomic results by the 2 independent reviewers indicated total occlusions in 437 aneurysms (63.0%), neck remnants in 156 aneurysms (22.5%), and aneurysm remnants in 101 aneurysms (14.6%). Several factors favorably affected the quality of the aneurysm occlusion with treatment, including patient age (&amp;lt; 65 years old; &lt;i&gt;P&lt;/i&gt; &amp;lt; .0001), aneurysm diameter (≤ 6 mm; &lt;i&gt;P&lt;/i&gt; = .0049), aneurysm dome-to-neck ratio (&amp;gt; 1.5; &lt;i&gt;P&lt;/i&gt; = .0388), and endovascular technique (coiling or remodelling compared with stent placement; &lt;i&gt;P&lt;/i&gt; = .0001).&lt;/p&gt;&lt;h3&gt;CONCLUSIONS:&lt;/h3&gt; &lt;p&gt;The endovascular treatment of unruptured aneurysms provided satisfactory postoperative occlusion rates, with a high percentage of complete occlusion or neck remnants (85.4%). Postoperative anatomic results were significantly affected by aneurysm size and neck size, but not aneurysm location.&lt;/p&gt;","DOI":"10.3174/ajnr.A1745","ISSN":"0195-6108, 1936-959X","note":"PMID: 19729540","shortTitle":"Immediate Anatomic Results after the Endovascular Treatment of Unruptured Intracranial Aneurysms","language":"en","author":[{"family":"Pierot","given":"L."},{"family":"Spelle","given":"L."},{"family":"Vitry","given":"F."},{"family":"Investigators","given":"Atena"}],"issued":{"date-parts":[["2010",1,1]]}}}],"schema":"https://github.com/citation-style-language/schema/raw/master/csl-citation.json"} </w:instrText>
      </w:r>
      <w:r w:rsidR="001C0D47">
        <w:fldChar w:fldCharType="separate"/>
      </w:r>
      <w:r w:rsidR="001C0D47" w:rsidRPr="009F7D3B">
        <w:rPr>
          <w:rFonts w:ascii="Calibri" w:hAnsi="Calibri" w:cs="Calibri"/>
        </w:rPr>
        <w:t>(13,14)</w:t>
      </w:r>
      <w:r w:rsidR="001C0D47">
        <w:fldChar w:fldCharType="end"/>
      </w:r>
      <w:r w:rsidR="009556E9">
        <w:t xml:space="preserve">, obtuvieron un 80.7% y un 85.4% respectivamente de oclusión satisfactoria, resultados similares a los de este estudio. </w:t>
      </w:r>
      <w:r w:rsidR="00670928">
        <w:t xml:space="preserve">Según </w:t>
      </w:r>
      <w:r w:rsidR="00371ABF">
        <w:t>estos estudios el grado de obliteración</w:t>
      </w:r>
      <w:r w:rsidR="00670928">
        <w:t xml:space="preserve"> varía según</w:t>
      </w:r>
      <w:r w:rsidR="00371ABF">
        <w:t xml:space="preserve"> el diámetro del aneurisma</w:t>
      </w:r>
      <w:r w:rsidR="0091532B">
        <w:t xml:space="preserve">, sin influir </w:t>
      </w:r>
      <w:r w:rsidR="00670928">
        <w:t>la localización</w:t>
      </w:r>
      <w:r w:rsidR="00247854">
        <w:t xml:space="preserve"> de los mismos. En este estudio no se encontró que el grado de oclusión variara con ninguno de ellos. </w:t>
      </w:r>
      <w:r w:rsidR="009B2A20">
        <w:t>Además obtuvieron mayor grado de oclusión en menores de 65 años</w:t>
      </w:r>
      <w:r w:rsidR="00FD69E3">
        <w:t>, este fenómeno tampoco se reprodujo en nuestro estudio</w:t>
      </w:r>
      <w:r w:rsidR="001C0D47">
        <w:t>.</w:t>
      </w:r>
    </w:p>
    <w:p w:rsidR="00701174" w:rsidRDefault="006F3359" w:rsidP="001C0D47">
      <w:pPr>
        <w:ind w:left="708"/>
      </w:pPr>
      <w:r>
        <w:t>Actualmente aún no existe un algoritmo válido para el manejo de</w:t>
      </w:r>
      <w:r w:rsidR="0087555B">
        <w:t xml:space="preserve"> </w:t>
      </w:r>
      <w:r>
        <w:t>los aneurismas incidentales, ya que aún no se ha realizado un estudio prospectivo aleatorizado</w:t>
      </w:r>
      <w:r w:rsidR="0087555B">
        <w:t xml:space="preserve"> comparando TEV con manejo conservador</w:t>
      </w:r>
      <w:r>
        <w:t>. Este tipo de estudios son la mejor herramienta que poseemos para resolver estas cuestiones.</w:t>
      </w:r>
      <w:r w:rsidR="0087555B">
        <w:t xml:space="preserve"> Para </w:t>
      </w:r>
      <w:proofErr w:type="spellStart"/>
      <w:r w:rsidR="0087555B">
        <w:t>Wanke</w:t>
      </w:r>
      <w:proofErr w:type="spellEnd"/>
      <w:r w:rsidR="0087555B">
        <w:t xml:space="preserve"> et al.</w:t>
      </w:r>
      <w:r w:rsidR="001C0D47">
        <w:t xml:space="preserve"> </w:t>
      </w:r>
      <w:r w:rsidR="001C0D47">
        <w:fldChar w:fldCharType="begin"/>
      </w:r>
      <w:r w:rsidR="001C0D47">
        <w:instrText xml:space="preserve"> ADDIN ZOTERO_ITEM CSL_CITATION {"citationID":"ulbg8s6C","properties":{"formattedCitation":"(18)","plainCitation":"(18)","noteIndex":0},"citationItems":[{"id":39,"uris":["http://zotero.org/users/local/I8IXatSK/items/8PK8NETW"],"uri":["http://zotero.org/users/local/I8IXatSK/items/8PK8NETW"],"itemData":{"id":39,"type":"article-journal","title":"Endovascular Treatment of Unruptured Intracranial Aneurysms","container-title":"American Journal of Neuroradiology","page":"756-761","volume":"23","issue":"5","source":"www.ajnr.org","abstract":"&lt;p&gt;&lt;i&gt;BACKGROUND AND PURPOSE:&lt;/i&gt; Intracranial aneurysms are common, with an overall frequency ranging from 0.8% to 10%. Because prognosis after subarachnoid hemorrhage is still very poor, treatment of unruptured aneurysms, either neurosurgically or endovascularly, has been advocated. However, risk of rupture and subsequent subarachnoid hemorrhage needs to be considered against the risks of elective treatment. We analyzed the technical feasibility, safety, and efficacy of endovascular treatment of a consecutive series of unruptured cerebral aneurysms.&lt;/p&gt;&lt;p&gt;&lt;i&gt;METHODS:&lt;/i&gt; From July 1997 through December 2000, a total of 76 patients with 82 unruptured cerebral aneurysms were treated at our institution. Endovascular treatment was administered to 39 consecutive patients with a total of 42 unruptured cerebral aneurysms. Thirty-six aneurysms were treated with an endosaccular technique; in six patients, the parent artery was occluded to eliminate aneurysmal perfusion. Aneurysms were located either in the anterior (n = 31) or posterior (n = 11) circulation. Eight patients had experienced previous subarachnoid hemorrhage from other aneurysms and were treated electively after complete rehabilitation. Ten patients had neurologic symptoms; in 21 patients, the aneurysm was an incidental finding. Eighteen aneurysms were small (0–5 mm), 11 were medium (6–10 mm), nine were large (11–25 mm), and four were giant (&amp;gt; 25 mm). Occlusion rate was categorized as complete (100%), subtotal (95–99%), and incomplete (&amp;lt; 95%) obliteration.&lt;/p&gt;&lt;p&gt;&lt;i&gt;RESULTS:&lt;/i&gt; Endovascular treatment was technically feasible for 38 of 42 aneurysms. Complete (100%) or nearly complete (95–99%) occlusion was achieved in 34 of 38 aneurysms. In four aneurysms of the internal carotid artery, only incomplete (&amp;lt; 95%) occlusion was achieved. All patients except one with mild neurologic deficits according to the Glasgow Outcome Scale and one with mild memory dysfunction but no focal neurologic deficit achieved good recovery, resulting in a morbidity rate of 4.8% and a mortality rate of 0%.&lt;/p&gt;&lt;p&gt;&lt;i&gt;CONCLUSION:&lt;/i&gt; Endovascular embolization of unruptured cerebral aneurysms is an effective therapeutic alternative to neurosurgical clipping and is associated with low morbidity and mortality rates. For the management of unruptured aneurysms, endovascular treatment should be considered.&lt;/p&gt;","ISSN":"0195-6108, 1936-959X","note":"PMID: 12006272","language":"en","author":[{"family":"Wanke","given":"Isabel"},{"family":"Doerfler","given":"Arnd"},{"family":"Dietrich","given":"Uwe"},{"family":"Egelhof","given":"Thomas"},{"family":"Schoch","given":"Beate"},{"family":"Stolke","given":"Dietmar"},{"family":"Forsting","given":"Michael"}],"issued":{"date-parts":[["2002",5,1]]}}}],"schema":"https://github.com/citation-style-language/schema/raw/master/csl-citation.json"} </w:instrText>
      </w:r>
      <w:r w:rsidR="001C0D47">
        <w:fldChar w:fldCharType="separate"/>
      </w:r>
      <w:r w:rsidR="001C0D47" w:rsidRPr="001C0D47">
        <w:rPr>
          <w:rFonts w:ascii="Calibri" w:hAnsi="Calibri" w:cs="Calibri"/>
        </w:rPr>
        <w:t>(18)</w:t>
      </w:r>
      <w:r w:rsidR="001C0D47">
        <w:fldChar w:fldCharType="end"/>
      </w:r>
      <w:r w:rsidR="0087555B">
        <w:t xml:space="preserve"> el TEV debería ser la primera opción</w:t>
      </w:r>
      <w:r w:rsidR="001A0875">
        <w:t xml:space="preserve"> de tratamiento</w:t>
      </w:r>
      <w:r w:rsidR="0087555B">
        <w:t>, puesto que además de tener una morbimortalidad menor que el tratamiento quirúrgico su coste también es menor</w:t>
      </w:r>
      <w:r w:rsidR="001C0D47">
        <w:t xml:space="preserve">, debido a que requiere menos cuidados. </w:t>
      </w:r>
      <w:r w:rsidR="0087555B">
        <w:t>El TEV puede aplicarse independientemente de la localización del aneurisma, no es</w:t>
      </w:r>
      <w:r w:rsidR="005144E1">
        <w:t xml:space="preserve"> ta</w:t>
      </w:r>
      <w:r w:rsidR="0087555B">
        <w:t xml:space="preserve">n dependiente de la edad como </w:t>
      </w:r>
      <w:r w:rsidR="00061283">
        <w:t xml:space="preserve">lo es </w:t>
      </w:r>
      <w:r w:rsidR="0087555B">
        <w:t>la cirugía</w:t>
      </w:r>
      <w:r w:rsidR="005144E1">
        <w:t xml:space="preserve"> y es m</w:t>
      </w:r>
      <w:r w:rsidR="001A0875">
        <w:t>ás seguro</w:t>
      </w:r>
      <w:r w:rsidR="00061283">
        <w:t xml:space="preserve"> que ésta </w:t>
      </w:r>
      <w:r w:rsidR="00371ABF">
        <w:fldChar w:fldCharType="begin"/>
      </w:r>
      <w:r w:rsidR="001C0D47">
        <w:instrText xml:space="preserve"> ADDIN ZOTERO_ITEM CSL_CITATION {"citationID":"2AxIbOqH","properties":{"formattedCitation":"(5,9)","plainCitation":"(5,9)","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rsidR="00371ABF">
        <w:fldChar w:fldCharType="separate"/>
      </w:r>
      <w:r w:rsidR="001C0D47" w:rsidRPr="001C0D47">
        <w:rPr>
          <w:rFonts w:ascii="Calibri" w:hAnsi="Calibri" w:cs="Calibri"/>
        </w:rPr>
        <w:t>(5,9)</w:t>
      </w:r>
      <w:r w:rsidR="00371ABF">
        <w:fldChar w:fldCharType="end"/>
      </w:r>
      <w:r w:rsidR="001A0875">
        <w:t>.</w:t>
      </w:r>
    </w:p>
    <w:p w:rsidR="00087ABF" w:rsidRPr="00087ABF" w:rsidRDefault="00061283" w:rsidP="001C0D47">
      <w:pPr>
        <w:ind w:left="708"/>
      </w:pPr>
      <w:r>
        <w:t>Respecto a cu</w:t>
      </w:r>
      <w:r w:rsidR="007F6595">
        <w:t>ándo intervenir y cuá</w:t>
      </w:r>
      <w:r>
        <w:t xml:space="preserve">ndo escoger manejo conservador, aún no existen unas líneas claras. Los estudios que encontramos en la bibliografía son estudios no aleatorizados, </w:t>
      </w:r>
      <w:r w:rsidR="002E21E1">
        <w:t xml:space="preserve">de manera </w:t>
      </w:r>
      <w:r>
        <w:t xml:space="preserve">que los grupos para los </w:t>
      </w:r>
      <w:r w:rsidR="002E21E1">
        <w:t>cuales</w:t>
      </w:r>
      <w:r>
        <w:t xml:space="preserve"> se decide tratamiento conservador y para los que se dec</w:t>
      </w:r>
      <w:r w:rsidR="007F6595">
        <w:t>id</w:t>
      </w:r>
      <w:r>
        <w:t>e TEV son grupos con diferentes características,</w:t>
      </w:r>
      <w:r w:rsidR="007F6595">
        <w:t xml:space="preserve"> no comparables, puesto que posiblemente los aneurismas pertenecientes al grupo de observación tengan un comportamiento más benigno. Aunque el TEV sea una técnica segura, sus riesgos no son </w:t>
      </w:r>
      <w:r w:rsidR="001C0D47">
        <w:t>inexistentes</w:t>
      </w:r>
      <w:r w:rsidR="007F6595">
        <w:t xml:space="preserve">. De la misma manera que aunque los aneurismas tengan un riesgo de ruptura a corto plazo bajo, </w:t>
      </w:r>
      <w:r w:rsidR="002E21E1">
        <w:t xml:space="preserve">este riesgo </w:t>
      </w:r>
      <w:r w:rsidR="001C0D47">
        <w:t>tampoco es inexistente</w:t>
      </w:r>
      <w:r w:rsidR="007F6595">
        <w:t xml:space="preserve">. Debería realizarse tratamiento cuando el  riesgo de ruptura supere al de la intervención. En el estudio ISUIA </w:t>
      </w:r>
      <w:r w:rsidR="001C0D47">
        <w:fldChar w:fldCharType="begin"/>
      </w:r>
      <w:r w:rsidR="001C0D47">
        <w:instrText xml:space="preserve"> ADDIN ZOTERO_ITEM CSL_CITATION {"citationID":"QsxDqOzU","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1C0D47">
        <w:fldChar w:fldCharType="separate"/>
      </w:r>
      <w:r w:rsidR="001C0D47" w:rsidRPr="001C0D47">
        <w:rPr>
          <w:rFonts w:ascii="Calibri" w:hAnsi="Calibri" w:cs="Calibri"/>
        </w:rPr>
        <w:t>(4)</w:t>
      </w:r>
      <w:r w:rsidR="001C0D47">
        <w:fldChar w:fldCharType="end"/>
      </w:r>
      <w:r w:rsidR="001C0D47">
        <w:t xml:space="preserve"> </w:t>
      </w:r>
      <w:r w:rsidR="007F6595">
        <w:t xml:space="preserve">consideraron que los aneurismas menores de 7mm en la circulación tenían tan bajo riesgo que era preferible no tratarlos. Para </w:t>
      </w:r>
      <w:proofErr w:type="spellStart"/>
      <w:r w:rsidR="007F6595">
        <w:t>Loumiotis</w:t>
      </w:r>
      <w:proofErr w:type="spellEnd"/>
      <w:r w:rsidR="007F6595">
        <w:t xml:space="preserve"> et al.</w:t>
      </w:r>
      <w:r w:rsidR="001C0D47">
        <w:t xml:space="preserve"> </w:t>
      </w:r>
      <w:r w:rsidR="001C0D47">
        <w:fldChar w:fldCharType="begin"/>
      </w:r>
      <w:r w:rsidR="001C0D47">
        <w:instrText xml:space="preserve"> ADDIN ZOTERO_ITEM CSL_CITATION {"citationID":"aYO8tRg8","properties":{"formattedCitation":"(19)","plainCitation":"(19)","noteIndex":0},"citationItems":[{"id":50,"uris":["http://zotero.org/users/local/I8IXatSK/items/39MBHPMT"],"uri":["http://zotero.org/users/local/I8IXatSK/items/39MBHPMT"],"itemData":{"id":50,"type":"article-journal","title":"Small (&lt; 10-mm) incidentally found intracranial aneurysms, Part 2: treatment recommendations, natural history, complications, and short-term outcome in 212 consecutive patients","container-title":"Neurosurgical focus","page":"E4","volume":"31","issue":"6","source":"Google Scholar","shortTitle":"Small (&lt; 10-mm) incidentally found intracranial aneurysms, Part 2","author":[{"family":"Loumiotis","given":"Ioannis"},{"family":"Brown Jr","given":"Robert D."},{"family":"Vine","given":"Roanna"},{"family":"Cloft","given":"Harry J."},{"family":"Kallmes","given":"David F."},{"family":"Lanzino","given":"Giuseppe"}],"issued":{"date-parts":[["2011"]]}}}],"schema":"https://github.com/citation-style-language/schema/raw/master/csl-citation.json"} </w:instrText>
      </w:r>
      <w:r w:rsidR="001C0D47">
        <w:fldChar w:fldCharType="separate"/>
      </w:r>
      <w:r w:rsidR="001C0D47" w:rsidRPr="001C0D47">
        <w:rPr>
          <w:rFonts w:ascii="Calibri" w:hAnsi="Calibri" w:cs="Calibri"/>
        </w:rPr>
        <w:t>(19)</w:t>
      </w:r>
      <w:r w:rsidR="001C0D47">
        <w:fldChar w:fldCharType="end"/>
      </w:r>
      <w:r w:rsidR="007F6595">
        <w:t xml:space="preserve"> menos de la mitad de los aneurismas requieren tratamiento, </w:t>
      </w:r>
      <w:r w:rsidR="002E21E1">
        <w:t>únicamente</w:t>
      </w:r>
      <w:r w:rsidR="007F6595">
        <w:t xml:space="preserve"> los aneurismas cuyas características indicaran un mayor riesgo de ruptura. </w:t>
      </w:r>
      <w:r w:rsidR="002E21E1">
        <w:t>A</w:t>
      </w:r>
      <w:r w:rsidR="007F6595">
        <w:t xml:space="preserve">neurismas pequeños, en localizaciones no malignas, con tamaño estable a lo largo del tiempo, en un paciente mayor sin antecedentes de HSA, no </w:t>
      </w:r>
      <w:r w:rsidR="002E21E1">
        <w:t>tendrían indicación para ser intervenidos. Para estos pacientes con manejo conservador, habría que controlar los factores de riesgo cardiovascular, sobre todo  el tabaco  y la hipertensión arterial,</w:t>
      </w:r>
      <w:r w:rsidR="007F6595">
        <w:t xml:space="preserve"> </w:t>
      </w:r>
      <w:r w:rsidR="002E21E1">
        <w:t>y realizar controles periódicos para detectar un posible crecimiento aneurismático o la generación de nuevos</w:t>
      </w:r>
      <w:r w:rsidR="002A4CF0">
        <w:t xml:space="preserve"> </w:t>
      </w:r>
      <w:r w:rsidR="002E21E1">
        <w:t>aneurismas</w:t>
      </w:r>
      <w:r w:rsidR="007F6595">
        <w:t xml:space="preserve"> </w:t>
      </w:r>
      <w:r w:rsidR="007F6595">
        <w:fldChar w:fldCharType="begin"/>
      </w:r>
      <w:r w:rsidR="002A4CF0">
        <w:instrText xml:space="preserve"> ADDIN ZOTERO_ITEM CSL_CITATION {"citationID":"W6AORyC9","properties":{"formattedCitation":"(3,7)","plainCitation":"(3,7)","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rsidR="007F6595">
        <w:fldChar w:fldCharType="separate"/>
      </w:r>
      <w:r w:rsidR="002A4CF0" w:rsidRPr="002A4CF0">
        <w:rPr>
          <w:rFonts w:ascii="Calibri" w:hAnsi="Calibri" w:cs="Calibri"/>
        </w:rPr>
        <w:t>(3,7)</w:t>
      </w:r>
      <w:r w:rsidR="007F6595">
        <w:fldChar w:fldCharType="end"/>
      </w:r>
      <w:r w:rsidR="002E21E1">
        <w:t>.</w:t>
      </w:r>
    </w:p>
    <w:p w:rsidR="0054730A" w:rsidRDefault="0054730A" w:rsidP="0054730A">
      <w:pPr>
        <w:pStyle w:val="Ttulo1"/>
      </w:pPr>
      <w:bookmarkStart w:id="23" w:name="_Toc514140022"/>
      <w:r>
        <w:lastRenderedPageBreak/>
        <w:t>Conclusiones</w:t>
      </w:r>
      <w:bookmarkEnd w:id="23"/>
    </w:p>
    <w:p w:rsidR="00EC05A2" w:rsidRDefault="00EC05A2" w:rsidP="00EC05A2">
      <w:pPr>
        <w:pStyle w:val="Prrafodelista"/>
        <w:numPr>
          <w:ilvl w:val="0"/>
          <w:numId w:val="13"/>
        </w:numPr>
      </w:pPr>
      <w:r>
        <w:t>El tratamiento endovascular constituye una alternativa segura para el manejo de los aneurismas incidentales intracraneales.</w:t>
      </w:r>
    </w:p>
    <w:p w:rsidR="00EC05A2" w:rsidRDefault="00EC05A2" w:rsidP="00262DF8">
      <w:pPr>
        <w:pStyle w:val="Prrafodelista"/>
        <w:numPr>
          <w:ilvl w:val="0"/>
          <w:numId w:val="13"/>
        </w:numPr>
      </w:pPr>
      <w:r>
        <w:t>Factores como los antecedentes de hemorragia subaracnoidea</w:t>
      </w:r>
      <w:r w:rsidR="00C37766">
        <w:t>, el hábito tabáquico, el número de aneurismas y</w:t>
      </w:r>
      <w:r>
        <w:t xml:space="preserve"> </w:t>
      </w:r>
      <w:r w:rsidR="00C37766">
        <w:t>su</w:t>
      </w:r>
      <w:r>
        <w:t xml:space="preserve"> tamaño, morfología</w:t>
      </w:r>
      <w:r w:rsidR="00C37766">
        <w:t xml:space="preserve"> y </w:t>
      </w:r>
      <w:r>
        <w:t>localización juegan un papel muy importante en su evolución.</w:t>
      </w:r>
      <w:r w:rsidR="00262DF8">
        <w:t xml:space="preserve"> </w:t>
      </w:r>
      <w:r w:rsidR="00262DF8">
        <w:t xml:space="preserve">Es importante atender a éstos para decidir el manejo del paciente. </w:t>
      </w:r>
    </w:p>
    <w:p w:rsidR="002E21E1" w:rsidRDefault="00EC05A2" w:rsidP="00EC05A2">
      <w:pPr>
        <w:pStyle w:val="Prrafodelista"/>
        <w:numPr>
          <w:ilvl w:val="0"/>
          <w:numId w:val="13"/>
        </w:numPr>
      </w:pPr>
      <w:r>
        <w:t>Es necesario realizar un estudio prospectivo aleatorizado para descubrir cuáles son los factores determinantes que nos indican cuándo y cómo tratar los aneurismas incidentales de manera que el paciente asuma el menor riesgo posible.</w:t>
      </w:r>
    </w:p>
    <w:p w:rsidR="00193DAE" w:rsidRDefault="0054730A" w:rsidP="00412BCA">
      <w:pPr>
        <w:pStyle w:val="Ttulo1"/>
      </w:pPr>
      <w:bookmarkStart w:id="24" w:name="_Toc514140023"/>
      <w:r>
        <w:t>Bibliografí</w:t>
      </w:r>
      <w:r w:rsidR="00412BCA">
        <w:t>a</w:t>
      </w:r>
      <w:bookmarkEnd w:id="24"/>
    </w:p>
    <w:p w:rsidR="00CB4F92" w:rsidRPr="00CB4F92" w:rsidRDefault="00CB4F92" w:rsidP="00CB4F92"/>
    <w:sectPr w:rsidR="00CB4F92" w:rsidRPr="00CB4F92" w:rsidSect="0090528B">
      <w:headerReference w:type="even" r:id="rId29"/>
      <w:headerReference w:type="default" r:id="rId30"/>
      <w:headerReference w:type="first" r:id="rId31"/>
      <w:type w:val="continuous"/>
      <w:pgSz w:w="11906" w:h="16838" w:code="9"/>
      <w:pgMar w:top="1134" w:right="1134" w:bottom="1134" w:left="1134" w:header="567" w:footer="567" w:gutter="113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2EED" w:rsidRDefault="00852EED" w:rsidP="00B07406">
      <w:pPr>
        <w:spacing w:after="0" w:line="240" w:lineRule="auto"/>
      </w:pPr>
      <w:r>
        <w:separator/>
      </w:r>
    </w:p>
  </w:endnote>
  <w:endnote w:type="continuationSeparator" w:id="0">
    <w:p w:rsidR="00852EED" w:rsidRDefault="00852EED" w:rsidP="00B0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73"/>
      <w:gridCol w:w="7861"/>
    </w:tblGrid>
    <w:tr w:rsidR="00D4217F">
      <w:tc>
        <w:tcPr>
          <w:tcW w:w="500" w:type="pct"/>
          <w:tcBorders>
            <w:top w:val="single" w:sz="4" w:space="0" w:color="554740" w:themeColor="accent2" w:themeShade="BF"/>
          </w:tcBorders>
          <w:shd w:val="clear" w:color="auto" w:fill="554740" w:themeFill="accent2" w:themeFillShade="BF"/>
        </w:tcPr>
        <w:p w:rsidR="00D4217F" w:rsidRDefault="00D4217F">
          <w:pPr>
            <w:pStyle w:val="Piedepgina"/>
            <w:jc w:val="right"/>
            <w:rPr>
              <w:b/>
              <w:color w:val="FFFFFF" w:themeColor="background1"/>
            </w:rPr>
          </w:pPr>
          <w:r>
            <w:fldChar w:fldCharType="begin"/>
          </w:r>
          <w:r>
            <w:instrText xml:space="preserve"> PAGE   \* MERGEFORMAT </w:instrText>
          </w:r>
          <w:r>
            <w:fldChar w:fldCharType="separate"/>
          </w:r>
          <w:r w:rsidR="007B2750" w:rsidRPr="007B2750">
            <w:rPr>
              <w:noProof/>
              <w:color w:val="FFFFFF" w:themeColor="background1"/>
            </w:rPr>
            <w:t>2</w:t>
          </w:r>
          <w:r>
            <w:rPr>
              <w:noProof/>
              <w:color w:val="FFFFFF" w:themeColor="background1"/>
            </w:rPr>
            <w:fldChar w:fldCharType="end"/>
          </w:r>
        </w:p>
      </w:tc>
      <w:tc>
        <w:tcPr>
          <w:tcW w:w="4500" w:type="pct"/>
          <w:tcBorders>
            <w:top w:val="single" w:sz="4" w:space="0" w:color="auto"/>
          </w:tcBorders>
        </w:tcPr>
        <w:p w:rsidR="00D4217F" w:rsidRDefault="00D4217F">
          <w:pPr>
            <w:pStyle w:val="Piedepgina"/>
          </w:pPr>
          <w:sdt>
            <w:sdtPr>
              <w:rPr>
                <w:i/>
              </w:rPr>
              <w:alias w:val="Autor"/>
              <w:id w:val="11342286"/>
              <w:placeholder>
                <w:docPart w:val="E3E3E05303E646D7B646A51D9FA1ECB9"/>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r>
            <w:t xml:space="preserve"> | </w:t>
          </w:r>
          <w:sdt>
            <w:sdtPr>
              <w:rPr>
                <w:i/>
              </w:rPr>
              <w:alias w:val="Organización"/>
              <w:id w:val="11342287"/>
              <w:placeholder>
                <w:docPart w:val="3144D312D12941138A2D00055138BADB"/>
              </w:placeholder>
              <w:dataBinding w:prefixMappings="xmlns:ns0='http://schemas.openxmlformats.org/officeDocument/2006/extended-properties'" w:xpath="/ns0:Properties[1]/ns0:Company[1]" w:storeItemID="{6668398D-A668-4E3E-A5EB-62B293D839F1}"/>
              <w:text/>
            </w:sdtPr>
            <w:sdtContent>
              <w:r>
                <w:rPr>
                  <w:i/>
                </w:rPr>
                <w:t>Grado en Medicina – Facultad de Medicina y Ciencias de la salud - Universidad de Oviedo</w:t>
              </w:r>
            </w:sdtContent>
          </w:sdt>
        </w:p>
      </w:tc>
    </w:tr>
  </w:tbl>
  <w:p w:rsidR="00D4217F" w:rsidRDefault="00D4217F">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D4217F">
      <w:tc>
        <w:tcPr>
          <w:tcW w:w="4500" w:type="pct"/>
          <w:tcBorders>
            <w:top w:val="single" w:sz="4" w:space="0" w:color="000000" w:themeColor="text1"/>
          </w:tcBorders>
        </w:tcPr>
        <w:p w:rsidR="00D4217F" w:rsidRDefault="00D4217F" w:rsidP="00A30F9D">
          <w:pPr>
            <w:pStyle w:val="Piedepgina"/>
            <w:jc w:val="right"/>
          </w:pPr>
          <w:sdt>
            <w:sdtPr>
              <w:alias w:val="Organización"/>
              <w:id w:val="11342288"/>
              <w:placeholder>
                <w:docPart w:val="AC1E5A1AE4B74BEFB2670EDBFC075AB8"/>
              </w:placeholder>
              <w:dataBinding w:prefixMappings="xmlns:ns0='http://schemas.openxmlformats.org/officeDocument/2006/extended-properties'" w:xpath="/ns0:Properties[1]/ns0:Company[1]" w:storeItemID="{6668398D-A668-4E3E-A5EB-62B293D839F1}"/>
              <w:text/>
            </w:sdtPr>
            <w:sdtContent>
              <w:r>
                <w:t>Grado en Medicina – Facultad de Medicina y Ciencias de la salud - Universidad de Oviedo</w:t>
              </w:r>
            </w:sdtContent>
          </w:sdt>
          <w:r>
            <w:t xml:space="preserve"> |</w:t>
          </w:r>
          <w:r w:rsidRPr="0056742A">
            <w:t xml:space="preserve"> </w:t>
          </w:r>
          <w:sdt>
            <w:sdtPr>
              <w:rPr>
                <w:i/>
              </w:rPr>
              <w:alias w:val="Autor"/>
              <w:id w:val="11342289"/>
              <w:placeholder>
                <w:docPart w:val="DE71073B32C8485A8744AC477C281141"/>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p>
      </w:tc>
      <w:tc>
        <w:tcPr>
          <w:tcW w:w="500" w:type="pct"/>
          <w:tcBorders>
            <w:top w:val="single" w:sz="4" w:space="0" w:color="726056" w:themeColor="accent2"/>
          </w:tcBorders>
          <w:shd w:val="clear" w:color="auto" w:fill="554740" w:themeFill="accent2" w:themeFillShade="BF"/>
        </w:tcPr>
        <w:p w:rsidR="00D4217F" w:rsidRDefault="00D4217F">
          <w:pPr>
            <w:pStyle w:val="Encabezado"/>
            <w:rPr>
              <w:color w:val="FFFFFF" w:themeColor="background1"/>
            </w:rPr>
          </w:pPr>
          <w:r>
            <w:fldChar w:fldCharType="begin"/>
          </w:r>
          <w:r>
            <w:instrText xml:space="preserve"> PAGE   \* MERGEFORMAT </w:instrText>
          </w:r>
          <w:r>
            <w:fldChar w:fldCharType="separate"/>
          </w:r>
          <w:r w:rsidR="00262DF8" w:rsidRPr="00262DF8">
            <w:rPr>
              <w:noProof/>
              <w:color w:val="FFFFFF" w:themeColor="background1"/>
            </w:rPr>
            <w:t>7</w:t>
          </w:r>
          <w:r>
            <w:rPr>
              <w:noProof/>
              <w:color w:val="FFFFFF" w:themeColor="background1"/>
            </w:rPr>
            <w:fldChar w:fldCharType="end"/>
          </w:r>
        </w:p>
      </w:tc>
    </w:tr>
  </w:tbl>
  <w:p w:rsidR="00D4217F" w:rsidRDefault="00D4217F" w:rsidP="00010FAF">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D4217F" w:rsidTr="009D1163">
      <w:tc>
        <w:tcPr>
          <w:tcW w:w="4500" w:type="pct"/>
          <w:tcBorders>
            <w:top w:val="single" w:sz="4" w:space="0" w:color="000000" w:themeColor="text1"/>
          </w:tcBorders>
        </w:tcPr>
        <w:p w:rsidR="00D4217F" w:rsidRDefault="00D4217F" w:rsidP="00F308D9">
          <w:pPr>
            <w:pStyle w:val="Piedepgina"/>
            <w:jc w:val="right"/>
          </w:pPr>
          <w:sdt>
            <w:sdtPr>
              <w:alias w:val="Organización"/>
              <w:id w:val="11342314"/>
              <w:placeholder>
                <w:docPart w:val="6D4CFA0E62E5493E97593710D21C870B"/>
              </w:placeholder>
              <w:dataBinding w:prefixMappings="xmlns:ns0='http://schemas.openxmlformats.org/officeDocument/2006/extended-properties'" w:xpath="/ns0:Properties[1]/ns0:Company[1]" w:storeItemID="{6668398D-A668-4E3E-A5EB-62B293D839F1}"/>
              <w:text/>
            </w:sdtPr>
            <w:sdtContent>
              <w:r>
                <w:t>Grado en Medicina – Facultad de Medicina y Ciencias de la salud - Universidad de Oviedo</w:t>
              </w:r>
            </w:sdtContent>
          </w:sdt>
          <w:r>
            <w:t xml:space="preserve"> |</w:t>
          </w:r>
          <w:r w:rsidRPr="0056742A">
            <w:t xml:space="preserve"> </w:t>
          </w:r>
          <w:sdt>
            <w:sdtPr>
              <w:rPr>
                <w:i/>
              </w:rPr>
              <w:alias w:val="Autor"/>
              <w:id w:val="11342315"/>
              <w:placeholder>
                <w:docPart w:val="D51D26AD747B4CF3BC4721C5BAB94251"/>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p>
      </w:tc>
      <w:tc>
        <w:tcPr>
          <w:tcW w:w="500" w:type="pct"/>
          <w:tcBorders>
            <w:top w:val="single" w:sz="4" w:space="0" w:color="726056" w:themeColor="accent2"/>
          </w:tcBorders>
          <w:shd w:val="clear" w:color="auto" w:fill="554740" w:themeFill="accent2" w:themeFillShade="BF"/>
        </w:tcPr>
        <w:p w:rsidR="00D4217F" w:rsidRDefault="00D4217F" w:rsidP="009D1163">
          <w:pPr>
            <w:pStyle w:val="Encabezado"/>
            <w:rPr>
              <w:color w:val="FFFFFF" w:themeColor="background1"/>
            </w:rPr>
          </w:pPr>
          <w:r>
            <w:fldChar w:fldCharType="begin"/>
          </w:r>
          <w:r>
            <w:instrText xml:space="preserve"> PAGE   \* MERGEFORMAT </w:instrText>
          </w:r>
          <w:r>
            <w:fldChar w:fldCharType="separate"/>
          </w:r>
          <w:r w:rsidR="007B2750" w:rsidRPr="007B2750">
            <w:rPr>
              <w:noProof/>
              <w:color w:val="FFFFFF" w:themeColor="background1"/>
            </w:rPr>
            <w:t>1</w:t>
          </w:r>
          <w:r>
            <w:rPr>
              <w:noProof/>
              <w:color w:val="FFFFFF" w:themeColor="background1"/>
            </w:rPr>
            <w:fldChar w:fldCharType="end"/>
          </w:r>
        </w:p>
      </w:tc>
    </w:tr>
  </w:tbl>
  <w:p w:rsidR="00D4217F" w:rsidRDefault="00D4217F" w:rsidP="0098574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2EED" w:rsidRDefault="00852EED" w:rsidP="00B07406">
      <w:pPr>
        <w:spacing w:after="0" w:line="240" w:lineRule="auto"/>
      </w:pPr>
      <w:r>
        <w:separator/>
      </w:r>
    </w:p>
  </w:footnote>
  <w:footnote w:type="continuationSeparator" w:id="0">
    <w:p w:rsidR="00852EED" w:rsidRDefault="00852EED" w:rsidP="00B07406">
      <w:pPr>
        <w:spacing w:after="0" w:line="240" w:lineRule="auto"/>
      </w:pPr>
      <w:r>
        <w:continuationSeparator/>
      </w:r>
    </w:p>
  </w:footnote>
  <w:footnote w:id="1">
    <w:p w:rsidR="00D4217F" w:rsidRDefault="00D4217F" w:rsidP="00C23492">
      <w:pPr>
        <w:pStyle w:val="Textonotapie"/>
        <w:spacing w:before="0"/>
      </w:pPr>
      <w:r>
        <w:rPr>
          <w:rStyle w:val="Refdenotaalpie"/>
        </w:rPr>
        <w:footnoteRef/>
      </w:r>
      <w:r>
        <w:t xml:space="preserve"> International </w:t>
      </w:r>
      <w:proofErr w:type="spellStart"/>
      <w:r>
        <w:t>Study</w:t>
      </w:r>
      <w:proofErr w:type="spellEnd"/>
      <w:r>
        <w:t xml:space="preserve"> of </w:t>
      </w:r>
      <w:proofErr w:type="spellStart"/>
      <w:r>
        <w:t>Unruptured</w:t>
      </w:r>
      <w:proofErr w:type="spellEnd"/>
      <w:r>
        <w:t xml:space="preserve"> </w:t>
      </w:r>
      <w:proofErr w:type="spellStart"/>
      <w:r>
        <w:t>Intracranial</w:t>
      </w:r>
      <w:proofErr w:type="spellEnd"/>
      <w:r>
        <w:t xml:space="preserve"> </w:t>
      </w:r>
      <w:proofErr w:type="spellStart"/>
      <w:r>
        <w:t>Aneusysms</w:t>
      </w:r>
      <w:proofErr w:type="spellEnd"/>
      <w:r>
        <w:t xml:space="preserve"> </w:t>
      </w:r>
      <w:proofErr w:type="spellStart"/>
      <w:r>
        <w:t>Investigators</w:t>
      </w:r>
      <w:proofErr w:type="spellEnd"/>
      <w:r>
        <w:t xml:space="preserve"> (ISUIA), un estudio dirigido por la Clínica Mayo y patrocinada por los </w:t>
      </w:r>
      <w:proofErr w:type="spellStart"/>
      <w:r>
        <w:t>National</w:t>
      </w:r>
      <w:proofErr w:type="spellEnd"/>
      <w:r>
        <w:t xml:space="preserve"> </w:t>
      </w:r>
      <w:proofErr w:type="spellStart"/>
      <w:r>
        <w:t>Institutes</w:t>
      </w:r>
      <w:proofErr w:type="spellEnd"/>
      <w:r>
        <w:t xml:space="preserve"> of </w:t>
      </w:r>
      <w:proofErr w:type="spellStart"/>
      <w:r>
        <w:t>Health</w:t>
      </w:r>
      <w:proofErr w:type="spellEnd"/>
      <w:r>
        <w:t xml:space="preserve"> (</w:t>
      </w:r>
      <w:proofErr w:type="spellStart"/>
      <w:r>
        <w:t>NIHs</w:t>
      </w:r>
      <w:proofErr w:type="spellEnd"/>
      <w:r>
        <w:t xml:space="preserve">). Es el mayor estudio </w:t>
      </w:r>
      <w:proofErr w:type="spellStart"/>
      <w:r>
        <w:t>multicéntrico</w:t>
      </w:r>
      <w:proofErr w:type="spellEnd"/>
      <w:r>
        <w:t xml:space="preserve"> realizado hasta el momento sobre los aneurismas intracraneales no rotos, cuyo fin es describir la historia natural del aneurisma y evaluar el riesgo asociado con su intervención en comparación con la observación.</w:t>
      </w:r>
    </w:p>
  </w:footnote>
  <w:footnote w:id="2">
    <w:p w:rsidR="00D4217F" w:rsidRDefault="00D4217F">
      <w:pPr>
        <w:pStyle w:val="Textonotapie"/>
      </w:pPr>
      <w:r>
        <w:rPr>
          <w:rStyle w:val="Refdenotaalpie"/>
        </w:rPr>
        <w:footnoteRef/>
      </w:r>
      <w:r>
        <w:t xml:space="preserve"> Coils: especie de muelle o espiral de material blando, generalmente de platino, muy fino, que se utiliza para la embolización de aneurismas o malformaciones </w:t>
      </w:r>
      <w:proofErr w:type="spellStart"/>
      <w:r>
        <w:t>arteriovenosas</w:t>
      </w:r>
      <w:proofErr w:type="spellEnd"/>
      <w:r>
        <w:t xml:space="preserve">.   </w:t>
      </w:r>
    </w:p>
  </w:footnote>
  <w:footnote w:id="3">
    <w:p w:rsidR="00D4217F" w:rsidRDefault="00D4217F" w:rsidP="00F308D9">
      <w:pPr>
        <w:pStyle w:val="Textonotapie"/>
        <w:spacing w:line="276" w:lineRule="auto"/>
      </w:pPr>
      <w:r>
        <w:rPr>
          <w:rStyle w:val="Refdenotaalpie"/>
        </w:rPr>
        <w:footnoteRef/>
      </w:r>
      <w:r>
        <w:t xml:space="preserve"> International </w:t>
      </w:r>
      <w:proofErr w:type="spellStart"/>
      <w:r>
        <w:t>Subarachnoid</w:t>
      </w:r>
      <w:proofErr w:type="spellEnd"/>
      <w:r>
        <w:t xml:space="preserve"> </w:t>
      </w:r>
      <w:proofErr w:type="spellStart"/>
      <w:r>
        <w:t>Aneurysm</w:t>
      </w:r>
      <w:proofErr w:type="spellEnd"/>
      <w:r>
        <w:t xml:space="preserve"> Trial (ISAT), ensayo clínico </w:t>
      </w:r>
      <w:proofErr w:type="spellStart"/>
      <w:r>
        <w:t>multicéntrico</w:t>
      </w:r>
      <w:proofErr w:type="spellEnd"/>
      <w:r>
        <w:t xml:space="preserve">, prospectivo, aleatorizado, que comparó la eficacia y seguridad entre el tratamiento endovascular con coils y el tratamiento </w:t>
      </w:r>
      <w:proofErr w:type="spellStart"/>
      <w:r>
        <w:t>neuroquirúrgico</w:t>
      </w:r>
      <w:proofErr w:type="spellEnd"/>
      <w:r>
        <w:t xml:space="preserve"> con clip para el tratamiento de aneurismas cerebrales rotos.</w:t>
      </w:r>
    </w:p>
  </w:footnote>
  <w:footnote w:id="4">
    <w:p w:rsidR="00D4217F" w:rsidRDefault="00D4217F">
      <w:pPr>
        <w:pStyle w:val="Textonotapie"/>
      </w:pPr>
      <w:r>
        <w:rPr>
          <w:rStyle w:val="Refdenotaalpie"/>
        </w:rPr>
        <w:footnoteRef/>
      </w:r>
      <w:proofErr w:type="spellStart"/>
      <w:r>
        <w:t>Analysis</w:t>
      </w:r>
      <w:proofErr w:type="spellEnd"/>
      <w:r>
        <w:t xml:space="preserve"> of </w:t>
      </w:r>
      <w:proofErr w:type="spellStart"/>
      <w:r>
        <w:t>Treatment</w:t>
      </w:r>
      <w:proofErr w:type="spellEnd"/>
      <w:r>
        <w:t xml:space="preserve"> </w:t>
      </w:r>
      <w:proofErr w:type="spellStart"/>
      <w:r>
        <w:t>by</w:t>
      </w:r>
      <w:proofErr w:type="spellEnd"/>
      <w:r>
        <w:t xml:space="preserve"> Endovascular </w:t>
      </w:r>
      <w:proofErr w:type="spellStart"/>
      <w:r>
        <w:t>approach</w:t>
      </w:r>
      <w:proofErr w:type="spellEnd"/>
      <w:r>
        <w:t xml:space="preserve"> of Non </w:t>
      </w:r>
      <w:proofErr w:type="spellStart"/>
      <w:r>
        <w:t>ruptured</w:t>
      </w:r>
      <w:proofErr w:type="spellEnd"/>
      <w:r>
        <w:t xml:space="preserve"> </w:t>
      </w:r>
      <w:proofErr w:type="spellStart"/>
      <w:r>
        <w:t>Aneurysms</w:t>
      </w:r>
      <w:proofErr w:type="spellEnd"/>
      <w:r>
        <w:t xml:space="preserve"> (ATENA), un estudio prospectivo </w:t>
      </w:r>
      <w:proofErr w:type="spellStart"/>
      <w:r>
        <w:t>multicéntrico</w:t>
      </w:r>
      <w:proofErr w:type="spellEnd"/>
      <w:r>
        <w:t xml:space="preserve"> realizado en Francia y Canadá para evaluar los resultados y los riesgos del tratamiento endovascular en aneurismas intracraneales no rotos. Fue dirigido por la Sociedad Francesa de </w:t>
      </w:r>
      <w:proofErr w:type="spellStart"/>
      <w:r>
        <w:t>Neurorradiología</w:t>
      </w:r>
      <w:proofErr w:type="spellEnd"/>
      <w:r>
        <w:t xml:space="preserve"> (SFNR) para evaluar los resultados del tratamiento endovascular a corto y largo plazo. </w:t>
      </w:r>
    </w:p>
  </w:footnote>
  <w:footnote w:id="5">
    <w:p w:rsidR="00D4217F" w:rsidRDefault="00D4217F" w:rsidP="00C0490A">
      <w:pPr>
        <w:pStyle w:val="Textonotaalfinal"/>
      </w:pPr>
      <w:r>
        <w:rPr>
          <w:rStyle w:val="Refdenotaalpie"/>
        </w:rPr>
        <w:footnoteRef/>
      </w:r>
      <w:r>
        <w:t xml:space="preserve">Se utiliza un catéter-balón que se coloca en el cuello del aneurisma se hincha de manera intermitente con la colocación de cada </w:t>
      </w:r>
      <w:proofErr w:type="spellStart"/>
      <w:r>
        <w:t>coil</w:t>
      </w:r>
      <w:proofErr w:type="spellEnd"/>
      <w:r>
        <w:t xml:space="preserve">. Al final del procedimiento se coloca un </w:t>
      </w:r>
      <w:proofErr w:type="spellStart"/>
      <w:r>
        <w:t>stent</w:t>
      </w:r>
      <w:proofErr w:type="spellEnd"/>
      <w:r>
        <w:t xml:space="preserve"> y se retira el catéter-balón.</w:t>
      </w:r>
    </w:p>
    <w:p w:rsidR="00D4217F" w:rsidRDefault="00D4217F" w:rsidP="00C23492">
      <w:pPr>
        <w:pStyle w:val="Textonotaalfinal"/>
        <w:spacing w:after="240"/>
      </w:pPr>
      <w:r>
        <w:t xml:space="preserve">El </w:t>
      </w:r>
      <w:proofErr w:type="spellStart"/>
      <w:r>
        <w:t>stent</w:t>
      </w:r>
      <w:proofErr w:type="spellEnd"/>
      <w:r>
        <w:t xml:space="preserve"> evita la protrusión de los coils hacia el vaso portador del aneurisma, </w:t>
      </w:r>
      <w:proofErr w:type="spellStart"/>
      <w:r>
        <w:t>redirecciona</w:t>
      </w:r>
      <w:proofErr w:type="spellEnd"/>
      <w:r>
        <w:t xml:space="preserve"> el flujo y sirve de molde físico para la </w:t>
      </w:r>
      <w:proofErr w:type="spellStart"/>
      <w:r>
        <w:t>reendotelización</w:t>
      </w:r>
      <w:proofErr w:type="spellEnd"/>
      <w:r>
        <w:t xml:space="preserve"> del vaso. De esta manera se trata tanto el aneurisma como el problema de base de la arteria portadora </w:t>
      </w:r>
      <w:r>
        <w:fldChar w:fldCharType="begin"/>
      </w:r>
      <w:r>
        <w:instrText xml:space="preserve"> ADDIN ZOTERO_ITEM CSL_CITATION {"citationID":"a8qb9s3su6","properties":{"formattedCitation":"(15)","plainCitation":"(15)","noteIndex":5},"citationItems":[{"id":99,"uris":["http://zotero.org/users/local/I8IXatSK/items/ARNNSTLZ"],"uri":["http://zotero.org/users/local/I8IXatSK/items/ARNNSTLZ"],"itemData":{"id":99,"type":"article-journal","title":"Técnicas asistidas para el tratamiento endovascular de aneurismas cerebrales complejos o atípicos","container-title":"Radiología","page":"118-129","volume":"55","issue":"2","source":"CrossRef","DOI":"10.1016/j.rx.2011.11.011","ISSN":"00338338","language":"es","author":[{"family":"Meilán Martínez","given":"A."},{"family":"Murias Quintana","given":"E."},{"family":"Gil García","given":"A."},{"family":"Vega Valdés","given":"P."},{"family":"Saiz Ayala","given":"A."}],"issued":{"date-parts":[["2013",3]]}}}],"schema":"https://github.com/citation-style-language/schema/raw/master/csl-citation.json"} </w:instrText>
      </w:r>
      <w:r>
        <w:fldChar w:fldCharType="separate"/>
      </w:r>
      <w:r w:rsidR="009F7D3B" w:rsidRPr="009F7D3B">
        <w:rPr>
          <w:rFonts w:ascii="Calibri" w:hAnsi="Calibri" w:cs="Calibri"/>
        </w:rPr>
        <w:t>(15)</w:t>
      </w:r>
      <w:r>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17F" w:rsidRDefault="00D4217F" w:rsidP="00985747">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307"/>
        <w:placeholder>
          <w:docPart w:val="206F0EC6FD70473998D1C3BE5D74526C"/>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17F" w:rsidRDefault="00D4217F" w:rsidP="00985747">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sdt>
      <w:sdtPr>
        <w:rPr>
          <w:b/>
        </w:rPr>
        <w:alias w:val="Título"/>
        <w:id w:val="11342298"/>
        <w:placeholder>
          <w:docPart w:val="CF24B051E794489B84798EAD6AF942BC"/>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17F" w:rsidRDefault="00D4217F" w:rsidP="0056742A">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656884328"/>
        <w:placeholder>
          <w:docPart w:val="494D82D4FA7248D8A49C1ED42F090414"/>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r>
      <w:rPr>
        <w:rFonts w:asciiTheme="majorHAnsi" w:eastAsiaTheme="majorEastAsia" w:hAnsiTheme="majorHAnsi" w:cstheme="majorBidi"/>
        <w:sz w:val="32"/>
        <w:szCs w:val="32"/>
      </w:rPr>
      <w:t xml:space="preserve"> </w:t>
    </w:r>
    <w:r>
      <w:t>|</w:t>
    </w:r>
    <w:r>
      <w:rPr>
        <w:rFonts w:asciiTheme="majorHAnsi" w:eastAsiaTheme="majorEastAsia" w:hAnsiTheme="majorHAnsi" w:cstheme="majorBidi"/>
        <w:sz w:val="32"/>
        <w:szCs w:val="32"/>
      </w:rPr>
      <w:t xml:space="preserve"> </w:t>
    </w:r>
    <w:r w:rsidRPr="0087575A">
      <w:rPr>
        <w:i/>
      </w:rPr>
      <w:fldChar w:fldCharType="begin"/>
    </w:r>
    <w:r w:rsidRPr="0087575A">
      <w:rPr>
        <w:i/>
      </w:rPr>
      <w:instrText xml:space="preserve"> STYLEREF  "1"  </w:instrText>
    </w:r>
    <w:r w:rsidRPr="0087575A">
      <w:rPr>
        <w:i/>
      </w:rPr>
      <w:fldChar w:fldCharType="separate"/>
    </w:r>
    <w:r w:rsidR="00262DF8">
      <w:rPr>
        <w:i/>
        <w:noProof/>
      </w:rPr>
      <w:t>Introducción</w:t>
    </w:r>
    <w:r w:rsidRPr="0087575A">
      <w:rPr>
        <w:i/>
      </w:rPr>
      <w:fldChar w:fldCharType="end"/>
    </w:r>
  </w:p>
  <w:p w:rsidR="00D4217F" w:rsidRDefault="00D4217F"/>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17F" w:rsidRDefault="00D4217F" w:rsidP="00010FAF">
    <w:pPr>
      <w:pStyle w:val="Encabezado"/>
      <w:pBdr>
        <w:bottom w:val="thickThinSmallGap" w:sz="24" w:space="1" w:color="382F2A" w:themeColor="accent2" w:themeShade="7F"/>
      </w:pBdr>
      <w:tabs>
        <w:tab w:val="left" w:pos="5850"/>
      </w:tabs>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Pr="003B0263">
      <w:rPr>
        <w:i/>
      </w:rPr>
      <w:fldChar w:fldCharType="separate"/>
    </w:r>
    <w:r w:rsidR="00262DF8">
      <w:rPr>
        <w:i/>
        <w:noProof/>
      </w:rPr>
      <w:t>Introducción</w:t>
    </w:r>
    <w:r w:rsidRPr="003B0263">
      <w:rPr>
        <w:i/>
      </w:rPr>
      <w:fldChar w:fldCharType="end"/>
    </w:r>
    <w:r>
      <w:rPr>
        <w:i/>
      </w:rPr>
      <w:t xml:space="preserve"> </w:t>
    </w:r>
    <w:r>
      <w:t xml:space="preserve">| </w:t>
    </w:r>
    <w:sdt>
      <w:sdtPr>
        <w:rPr>
          <w:b/>
        </w:rPr>
        <w:alias w:val="Título"/>
        <w:id w:val="-717200064"/>
        <w:placeholder>
          <w:docPart w:val="88E9C5AE072142659D3240D87B0C11CE"/>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p w:rsidR="00D4217F" w:rsidRDefault="00D4217F"/>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17F" w:rsidRDefault="00D4217F" w:rsidP="00CA238B">
    <w:pPr>
      <w:rPr>
        <w:sz w:val="32"/>
        <w:szCs w:val="32"/>
      </w:rPr>
    </w:pPr>
    <w:r w:rsidRPr="003B0263">
      <w:rPr>
        <w:i/>
      </w:rPr>
      <w:fldChar w:fldCharType="begin"/>
    </w:r>
    <w:r w:rsidRPr="003B0263">
      <w:rPr>
        <w:i/>
      </w:rPr>
      <w:instrText xml:space="preserve"> STYLEREF  "1"  </w:instrText>
    </w:r>
    <w:r w:rsidRPr="003B0263">
      <w:rPr>
        <w:i/>
      </w:rPr>
      <w:fldChar w:fldCharType="separate"/>
    </w:r>
    <w:r>
      <w:rPr>
        <w:i/>
        <w:noProof/>
      </w:rPr>
      <w:t>Introducción</w:t>
    </w:r>
    <w:r w:rsidRPr="003B0263">
      <w:rPr>
        <w:i/>
      </w:rPr>
      <w:fldChar w:fldCharType="end"/>
    </w:r>
    <w:r>
      <w:rPr>
        <w:i/>
      </w:rPr>
      <w:t xml:space="preserve"> </w:t>
    </w:r>
    <w:r>
      <w:t xml:space="preserve">| </w:t>
    </w:r>
    <w:sdt>
      <w:sdtPr>
        <w:alias w:val="Título"/>
        <w:id w:val="-1570105440"/>
        <w:placeholder>
          <w:docPart w:val="4F91077B382F4D29B33BD35D1183953E"/>
        </w:placeholder>
        <w:dataBinding w:prefixMappings="xmlns:ns0='http://schemas.openxmlformats.org/package/2006/metadata/core-properties' xmlns:ns1='http://purl.org/dc/elements/1.1/'" w:xpath="/ns0:coreProperties[1]/ns1:title[1]" w:storeItemID="{6C3C8BC8-F283-45AE-878A-BAB7291924A1}"/>
        <w:text/>
      </w:sdtPr>
      <w:sdtContent>
        <w:r>
          <w:t>Tratamiento endovascular de aneurismas cerebrales incidentales</w:t>
        </w:r>
      </w:sdtContent>
    </w:sdt>
  </w:p>
  <w:p w:rsidR="00D4217F" w:rsidRDefault="00D4217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462B13"/>
    <w:multiLevelType w:val="hybridMultilevel"/>
    <w:tmpl w:val="5538A5DA"/>
    <w:lvl w:ilvl="0" w:tplc="44365F84">
      <w:start w:val="1"/>
      <w:numFmt w:val="decimal"/>
      <w:lvlText w:val="%1."/>
      <w:lvlJc w:val="left"/>
      <w:pPr>
        <w:ind w:left="720" w:hanging="360"/>
      </w:pPr>
      <w:rPr>
        <w:rFonts w:ascii="Calibri" w:hAnsi="Calibri" w:cs="Calibri" w:hint="default"/>
        <w:b/>
        <w:color w:val="726056" w:themeColor="accent2"/>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139F76FB"/>
    <w:multiLevelType w:val="hybridMultilevel"/>
    <w:tmpl w:val="352681DC"/>
    <w:lvl w:ilvl="0" w:tplc="E8BACE02">
      <w:start w:val="1"/>
      <w:numFmt w:val="bullet"/>
      <w:lvlText w:val=""/>
      <w:lvlJc w:val="left"/>
      <w:pPr>
        <w:ind w:left="720" w:hanging="360"/>
      </w:pPr>
      <w:rPr>
        <w:rFonts w:ascii="Symbol" w:hAnsi="Symbol" w:hint="default"/>
        <w:color w:val="808DA9" w:themeColor="accent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43557AF"/>
    <w:multiLevelType w:val="hybridMultilevel"/>
    <w:tmpl w:val="0ECE6A56"/>
    <w:lvl w:ilvl="0" w:tplc="E8BACE02">
      <w:start w:val="1"/>
      <w:numFmt w:val="bullet"/>
      <w:lvlText w:val=""/>
      <w:lvlJc w:val="left"/>
      <w:pPr>
        <w:ind w:left="720" w:hanging="360"/>
      </w:pPr>
      <w:rPr>
        <w:rFonts w:ascii="Symbol" w:hAnsi="Symbol" w:hint="default"/>
        <w:color w:val="808DA9" w:themeColor="accent4"/>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6625E78"/>
    <w:multiLevelType w:val="hybridMultilevel"/>
    <w:tmpl w:val="CFDE0C36"/>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358572B8"/>
    <w:multiLevelType w:val="hybridMultilevel"/>
    <w:tmpl w:val="EDE4ECE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3E310E72"/>
    <w:multiLevelType w:val="hybridMultilevel"/>
    <w:tmpl w:val="1870D00E"/>
    <w:lvl w:ilvl="0" w:tplc="2DF2E410">
      <w:start w:val="1"/>
      <w:numFmt w:val="decimal"/>
      <w:lvlText w:val="%1."/>
      <w:lvlJc w:val="center"/>
      <w:pPr>
        <w:ind w:left="1068" w:hanging="360"/>
      </w:pPr>
      <w:rPr>
        <w:rFonts w:hint="default"/>
        <w:b/>
        <w:strike w:val="0"/>
        <w:dstrike w:val="0"/>
        <w:color w:val="404040" w:themeColor="text1" w:themeTint="BF"/>
        <w:sz w:val="26"/>
        <w:szCs w:val="26"/>
        <w:vertAlign w:val="baseline"/>
      </w:rPr>
    </w:lvl>
    <w:lvl w:ilvl="1" w:tplc="0C0A0019">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6">
    <w:nsid w:val="4A821FBA"/>
    <w:multiLevelType w:val="hybridMultilevel"/>
    <w:tmpl w:val="C92C5248"/>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7">
    <w:nsid w:val="4D0D40FF"/>
    <w:multiLevelType w:val="hybridMultilevel"/>
    <w:tmpl w:val="911A2366"/>
    <w:lvl w:ilvl="0" w:tplc="4FFE547E">
      <w:start w:val="1"/>
      <w:numFmt w:val="bullet"/>
      <w:lvlText w:val=""/>
      <w:lvlJc w:val="left"/>
      <w:pPr>
        <w:ind w:left="720" w:hanging="360"/>
      </w:pPr>
      <w:rPr>
        <w:rFonts w:ascii="Symbol" w:hAnsi="Symbol" w:hint="default"/>
        <w:color w:val="595959" w:themeColor="text1" w:themeTint="A6"/>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4E5C700A"/>
    <w:multiLevelType w:val="hybridMultilevel"/>
    <w:tmpl w:val="2A740C1E"/>
    <w:lvl w:ilvl="0" w:tplc="2A7C3FD0">
      <w:start w:val="1"/>
      <w:numFmt w:val="decimal"/>
      <w:lvlText w:val="%1."/>
      <w:lvlJc w:val="center"/>
      <w:pPr>
        <w:ind w:left="720" w:hanging="360"/>
      </w:pPr>
      <w:rPr>
        <w:rFonts w:hint="default"/>
        <w:b/>
        <w:strike w:val="0"/>
        <w:dstrike w:val="0"/>
        <w:color w:val="CC0000"/>
        <w:sz w:val="28"/>
        <w:vertAlign w:val="baseline"/>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55210B3C"/>
    <w:multiLevelType w:val="hybridMultilevel"/>
    <w:tmpl w:val="A82AFAD4"/>
    <w:lvl w:ilvl="0" w:tplc="4FFE547E">
      <w:start w:val="1"/>
      <w:numFmt w:val="bullet"/>
      <w:lvlText w:val=""/>
      <w:lvlJc w:val="left"/>
      <w:pPr>
        <w:ind w:left="720" w:hanging="360"/>
      </w:pPr>
      <w:rPr>
        <w:rFonts w:ascii="Symbol" w:hAnsi="Symbol" w:hint="default"/>
        <w:color w:val="595959" w:themeColor="text1" w:themeTint="A6"/>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71F04C1E"/>
    <w:multiLevelType w:val="hybridMultilevel"/>
    <w:tmpl w:val="BA8290EC"/>
    <w:lvl w:ilvl="0" w:tplc="3F5CF640">
      <w:numFmt w:val="bullet"/>
      <w:lvlText w:val="-"/>
      <w:lvlJc w:val="left"/>
      <w:pPr>
        <w:ind w:left="720" w:hanging="360"/>
      </w:pPr>
      <w:rPr>
        <w:rFonts w:ascii="Calibri Light" w:eastAsiaTheme="minorEastAsia" w:hAnsi="Calibri Light" w:cs="Calibri Light" w:hint="default"/>
        <w:color w:val="AD0101" w:themeColor="accent1"/>
      </w:rPr>
    </w:lvl>
    <w:lvl w:ilvl="1" w:tplc="3F5CF640">
      <w:numFmt w:val="bullet"/>
      <w:lvlText w:val="-"/>
      <w:lvlJc w:val="left"/>
      <w:pPr>
        <w:ind w:left="1440" w:hanging="360"/>
      </w:pPr>
      <w:rPr>
        <w:rFonts w:ascii="Calibri Light" w:eastAsiaTheme="minorEastAsia" w:hAnsi="Calibri Light" w:cs="Calibri Light"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72CC3FCB"/>
    <w:multiLevelType w:val="hybridMultilevel"/>
    <w:tmpl w:val="9700451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73141FCA"/>
    <w:multiLevelType w:val="hybridMultilevel"/>
    <w:tmpl w:val="5538A5DA"/>
    <w:lvl w:ilvl="0" w:tplc="44365F84">
      <w:start w:val="1"/>
      <w:numFmt w:val="decimal"/>
      <w:lvlText w:val="%1."/>
      <w:lvlJc w:val="left"/>
      <w:pPr>
        <w:ind w:left="720" w:hanging="360"/>
      </w:pPr>
      <w:rPr>
        <w:rFonts w:ascii="Calibri" w:hAnsi="Calibri" w:cs="Calibri" w:hint="default"/>
        <w:b/>
        <w:color w:val="726056" w:themeColor="accent2"/>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1"/>
  </w:num>
  <w:num w:numId="2">
    <w:abstractNumId w:val="10"/>
  </w:num>
  <w:num w:numId="3">
    <w:abstractNumId w:val="0"/>
  </w:num>
  <w:num w:numId="4">
    <w:abstractNumId w:val="4"/>
  </w:num>
  <w:num w:numId="5">
    <w:abstractNumId w:val="6"/>
  </w:num>
  <w:num w:numId="6">
    <w:abstractNumId w:val="3"/>
  </w:num>
  <w:num w:numId="7">
    <w:abstractNumId w:val="2"/>
  </w:num>
  <w:num w:numId="8">
    <w:abstractNumId w:val="1"/>
  </w:num>
  <w:num w:numId="9">
    <w:abstractNumId w:val="12"/>
  </w:num>
  <w:num w:numId="10">
    <w:abstractNumId w:val="8"/>
  </w:num>
  <w:num w:numId="11">
    <w:abstractNumId w:val="5"/>
  </w:num>
  <w:num w:numId="12">
    <w:abstractNumId w:val="9"/>
  </w:num>
  <w:num w:numId="13">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00E8E"/>
    <w:rsid w:val="00000795"/>
    <w:rsid w:val="00000CD4"/>
    <w:rsid w:val="00000F0A"/>
    <w:rsid w:val="000038F5"/>
    <w:rsid w:val="00010FAF"/>
    <w:rsid w:val="00017696"/>
    <w:rsid w:val="00017FB6"/>
    <w:rsid w:val="00022926"/>
    <w:rsid w:val="000266B2"/>
    <w:rsid w:val="00026A6A"/>
    <w:rsid w:val="000325ED"/>
    <w:rsid w:val="00037B6C"/>
    <w:rsid w:val="0004146D"/>
    <w:rsid w:val="00042540"/>
    <w:rsid w:val="000438C9"/>
    <w:rsid w:val="00045453"/>
    <w:rsid w:val="000560E3"/>
    <w:rsid w:val="00057FFD"/>
    <w:rsid w:val="00061283"/>
    <w:rsid w:val="000659CC"/>
    <w:rsid w:val="00066356"/>
    <w:rsid w:val="000703FC"/>
    <w:rsid w:val="00075754"/>
    <w:rsid w:val="000815A5"/>
    <w:rsid w:val="0008664F"/>
    <w:rsid w:val="00087411"/>
    <w:rsid w:val="00087ABF"/>
    <w:rsid w:val="00097FB6"/>
    <w:rsid w:val="000A565F"/>
    <w:rsid w:val="000A5B23"/>
    <w:rsid w:val="000A6662"/>
    <w:rsid w:val="000B5A23"/>
    <w:rsid w:val="000C7C78"/>
    <w:rsid w:val="000D3E2E"/>
    <w:rsid w:val="000D6641"/>
    <w:rsid w:val="000D66ED"/>
    <w:rsid w:val="000D67BE"/>
    <w:rsid w:val="000E0F5E"/>
    <w:rsid w:val="000E1BC9"/>
    <w:rsid w:val="000E2038"/>
    <w:rsid w:val="000E3E74"/>
    <w:rsid w:val="000E470F"/>
    <w:rsid w:val="000F28C1"/>
    <w:rsid w:val="000F6BED"/>
    <w:rsid w:val="001016FD"/>
    <w:rsid w:val="00104333"/>
    <w:rsid w:val="001061F1"/>
    <w:rsid w:val="00106728"/>
    <w:rsid w:val="00111129"/>
    <w:rsid w:val="00121126"/>
    <w:rsid w:val="0012148F"/>
    <w:rsid w:val="001305AE"/>
    <w:rsid w:val="00130C6C"/>
    <w:rsid w:val="001327DC"/>
    <w:rsid w:val="00132CDC"/>
    <w:rsid w:val="00134399"/>
    <w:rsid w:val="00140BDB"/>
    <w:rsid w:val="001423BF"/>
    <w:rsid w:val="00144A9B"/>
    <w:rsid w:val="00147D13"/>
    <w:rsid w:val="00155B07"/>
    <w:rsid w:val="00156B56"/>
    <w:rsid w:val="00157CEE"/>
    <w:rsid w:val="00160127"/>
    <w:rsid w:val="00164CEA"/>
    <w:rsid w:val="001650DE"/>
    <w:rsid w:val="00167FD1"/>
    <w:rsid w:val="00171FF3"/>
    <w:rsid w:val="0017479F"/>
    <w:rsid w:val="00180199"/>
    <w:rsid w:val="00181C82"/>
    <w:rsid w:val="001828C8"/>
    <w:rsid w:val="00186877"/>
    <w:rsid w:val="00186E58"/>
    <w:rsid w:val="00191004"/>
    <w:rsid w:val="00193DAE"/>
    <w:rsid w:val="00195D6F"/>
    <w:rsid w:val="001A0565"/>
    <w:rsid w:val="001A0875"/>
    <w:rsid w:val="001A1A17"/>
    <w:rsid w:val="001A776F"/>
    <w:rsid w:val="001B694E"/>
    <w:rsid w:val="001C0498"/>
    <w:rsid w:val="001C0545"/>
    <w:rsid w:val="001C0796"/>
    <w:rsid w:val="001C0D47"/>
    <w:rsid w:val="001C47C9"/>
    <w:rsid w:val="001D1746"/>
    <w:rsid w:val="001E04F5"/>
    <w:rsid w:val="001E2631"/>
    <w:rsid w:val="001E3D73"/>
    <w:rsid w:val="001E6977"/>
    <w:rsid w:val="001E6F28"/>
    <w:rsid w:val="001E752C"/>
    <w:rsid w:val="001F0B4B"/>
    <w:rsid w:val="001F282C"/>
    <w:rsid w:val="001F3985"/>
    <w:rsid w:val="001F557A"/>
    <w:rsid w:val="0020056E"/>
    <w:rsid w:val="00204688"/>
    <w:rsid w:val="0020606F"/>
    <w:rsid w:val="002062EC"/>
    <w:rsid w:val="00210AAD"/>
    <w:rsid w:val="00212745"/>
    <w:rsid w:val="00214244"/>
    <w:rsid w:val="00214852"/>
    <w:rsid w:val="0021485C"/>
    <w:rsid w:val="00215A22"/>
    <w:rsid w:val="00216D3A"/>
    <w:rsid w:val="002208D6"/>
    <w:rsid w:val="00225566"/>
    <w:rsid w:val="00226B0F"/>
    <w:rsid w:val="00227127"/>
    <w:rsid w:val="00231DCA"/>
    <w:rsid w:val="002356C8"/>
    <w:rsid w:val="00247854"/>
    <w:rsid w:val="00252405"/>
    <w:rsid w:val="002534F8"/>
    <w:rsid w:val="00255B34"/>
    <w:rsid w:val="00255E6E"/>
    <w:rsid w:val="00260B41"/>
    <w:rsid w:val="00262DF8"/>
    <w:rsid w:val="00263FC7"/>
    <w:rsid w:val="002676DF"/>
    <w:rsid w:val="002701A3"/>
    <w:rsid w:val="00271364"/>
    <w:rsid w:val="00275549"/>
    <w:rsid w:val="00284E6F"/>
    <w:rsid w:val="002961DD"/>
    <w:rsid w:val="002A1AB8"/>
    <w:rsid w:val="002A4CF0"/>
    <w:rsid w:val="002A60F6"/>
    <w:rsid w:val="002B189A"/>
    <w:rsid w:val="002B219D"/>
    <w:rsid w:val="002B3996"/>
    <w:rsid w:val="002B3CAD"/>
    <w:rsid w:val="002B4119"/>
    <w:rsid w:val="002B6A0D"/>
    <w:rsid w:val="002B770A"/>
    <w:rsid w:val="002C4EC4"/>
    <w:rsid w:val="002C55F2"/>
    <w:rsid w:val="002C6295"/>
    <w:rsid w:val="002D14D9"/>
    <w:rsid w:val="002D30A4"/>
    <w:rsid w:val="002D6648"/>
    <w:rsid w:val="002D692F"/>
    <w:rsid w:val="002D78AD"/>
    <w:rsid w:val="002E21E1"/>
    <w:rsid w:val="002E27BE"/>
    <w:rsid w:val="002E3A62"/>
    <w:rsid w:val="002E5074"/>
    <w:rsid w:val="002E5437"/>
    <w:rsid w:val="002E6972"/>
    <w:rsid w:val="002F2F76"/>
    <w:rsid w:val="002F4B98"/>
    <w:rsid w:val="002F70CD"/>
    <w:rsid w:val="00301196"/>
    <w:rsid w:val="003012BD"/>
    <w:rsid w:val="0030399E"/>
    <w:rsid w:val="0031122F"/>
    <w:rsid w:val="003208FC"/>
    <w:rsid w:val="00320ABA"/>
    <w:rsid w:val="003228F1"/>
    <w:rsid w:val="0032623D"/>
    <w:rsid w:val="0032689A"/>
    <w:rsid w:val="0032737D"/>
    <w:rsid w:val="0033051E"/>
    <w:rsid w:val="00330790"/>
    <w:rsid w:val="00330A73"/>
    <w:rsid w:val="003310A7"/>
    <w:rsid w:val="00334B33"/>
    <w:rsid w:val="00336DF9"/>
    <w:rsid w:val="00337A77"/>
    <w:rsid w:val="00342437"/>
    <w:rsid w:val="00345837"/>
    <w:rsid w:val="00346245"/>
    <w:rsid w:val="00346491"/>
    <w:rsid w:val="003515D8"/>
    <w:rsid w:val="00352497"/>
    <w:rsid w:val="003548EF"/>
    <w:rsid w:val="003605F7"/>
    <w:rsid w:val="00360CBC"/>
    <w:rsid w:val="00360F69"/>
    <w:rsid w:val="00362B2D"/>
    <w:rsid w:val="00367DD5"/>
    <w:rsid w:val="00367E74"/>
    <w:rsid w:val="00371ABF"/>
    <w:rsid w:val="00374188"/>
    <w:rsid w:val="00374274"/>
    <w:rsid w:val="00376B50"/>
    <w:rsid w:val="00390567"/>
    <w:rsid w:val="00396F2A"/>
    <w:rsid w:val="00397508"/>
    <w:rsid w:val="00397B5C"/>
    <w:rsid w:val="003A1821"/>
    <w:rsid w:val="003A3068"/>
    <w:rsid w:val="003A55FE"/>
    <w:rsid w:val="003B0263"/>
    <w:rsid w:val="003B4ECA"/>
    <w:rsid w:val="003C077F"/>
    <w:rsid w:val="003C32BC"/>
    <w:rsid w:val="003C571F"/>
    <w:rsid w:val="003C64A6"/>
    <w:rsid w:val="003D7D42"/>
    <w:rsid w:val="003E1DC9"/>
    <w:rsid w:val="003E4FE8"/>
    <w:rsid w:val="003E6FFE"/>
    <w:rsid w:val="003F3631"/>
    <w:rsid w:val="003F36A3"/>
    <w:rsid w:val="003F5158"/>
    <w:rsid w:val="003F74B0"/>
    <w:rsid w:val="003F7C40"/>
    <w:rsid w:val="0040129C"/>
    <w:rsid w:val="00404AFA"/>
    <w:rsid w:val="00410063"/>
    <w:rsid w:val="004106F2"/>
    <w:rsid w:val="004111B0"/>
    <w:rsid w:val="00412BCA"/>
    <w:rsid w:val="0041342B"/>
    <w:rsid w:val="004160BD"/>
    <w:rsid w:val="004161B2"/>
    <w:rsid w:val="00423F19"/>
    <w:rsid w:val="004261CF"/>
    <w:rsid w:val="004267D5"/>
    <w:rsid w:val="00433C0D"/>
    <w:rsid w:val="00434CBE"/>
    <w:rsid w:val="00436C0A"/>
    <w:rsid w:val="004445C9"/>
    <w:rsid w:val="00446BA8"/>
    <w:rsid w:val="004523AB"/>
    <w:rsid w:val="00452663"/>
    <w:rsid w:val="00453D41"/>
    <w:rsid w:val="00454297"/>
    <w:rsid w:val="00454853"/>
    <w:rsid w:val="004625BB"/>
    <w:rsid w:val="00472718"/>
    <w:rsid w:val="00474EE7"/>
    <w:rsid w:val="00477AFD"/>
    <w:rsid w:val="00484577"/>
    <w:rsid w:val="004905BE"/>
    <w:rsid w:val="004907C7"/>
    <w:rsid w:val="00492022"/>
    <w:rsid w:val="00492DB2"/>
    <w:rsid w:val="00494357"/>
    <w:rsid w:val="004972A7"/>
    <w:rsid w:val="004A2FC1"/>
    <w:rsid w:val="004A4BEC"/>
    <w:rsid w:val="004A6E4D"/>
    <w:rsid w:val="004B006F"/>
    <w:rsid w:val="004B37C8"/>
    <w:rsid w:val="004C377A"/>
    <w:rsid w:val="004C5B48"/>
    <w:rsid w:val="004C74EB"/>
    <w:rsid w:val="004D03C8"/>
    <w:rsid w:val="004D075D"/>
    <w:rsid w:val="004D393C"/>
    <w:rsid w:val="004E3624"/>
    <w:rsid w:val="00502005"/>
    <w:rsid w:val="0051374B"/>
    <w:rsid w:val="005144E1"/>
    <w:rsid w:val="0051698F"/>
    <w:rsid w:val="005202CB"/>
    <w:rsid w:val="00524EDC"/>
    <w:rsid w:val="005306B5"/>
    <w:rsid w:val="00535279"/>
    <w:rsid w:val="005357DA"/>
    <w:rsid w:val="00536DAD"/>
    <w:rsid w:val="00545119"/>
    <w:rsid w:val="0054730A"/>
    <w:rsid w:val="005544FE"/>
    <w:rsid w:val="00554F55"/>
    <w:rsid w:val="00554FD5"/>
    <w:rsid w:val="00555CA6"/>
    <w:rsid w:val="005578FE"/>
    <w:rsid w:val="00561140"/>
    <w:rsid w:val="005645C1"/>
    <w:rsid w:val="00564774"/>
    <w:rsid w:val="00566C1F"/>
    <w:rsid w:val="0056742A"/>
    <w:rsid w:val="00571D5D"/>
    <w:rsid w:val="00576522"/>
    <w:rsid w:val="00590768"/>
    <w:rsid w:val="00590EF0"/>
    <w:rsid w:val="00591DA1"/>
    <w:rsid w:val="005921AA"/>
    <w:rsid w:val="005A0760"/>
    <w:rsid w:val="005A339E"/>
    <w:rsid w:val="005A445E"/>
    <w:rsid w:val="005A67D3"/>
    <w:rsid w:val="005A6A4A"/>
    <w:rsid w:val="005A6BB4"/>
    <w:rsid w:val="005A6CCB"/>
    <w:rsid w:val="005A7DC3"/>
    <w:rsid w:val="005B1AB1"/>
    <w:rsid w:val="005B2838"/>
    <w:rsid w:val="005B305F"/>
    <w:rsid w:val="005C04EA"/>
    <w:rsid w:val="005C0ACA"/>
    <w:rsid w:val="005C29E5"/>
    <w:rsid w:val="005C33BF"/>
    <w:rsid w:val="005C388F"/>
    <w:rsid w:val="005D510C"/>
    <w:rsid w:val="005D567B"/>
    <w:rsid w:val="005E042D"/>
    <w:rsid w:val="005E0532"/>
    <w:rsid w:val="005F6A73"/>
    <w:rsid w:val="00600111"/>
    <w:rsid w:val="00600A9A"/>
    <w:rsid w:val="006017E3"/>
    <w:rsid w:val="0060594C"/>
    <w:rsid w:val="00606501"/>
    <w:rsid w:val="0061162C"/>
    <w:rsid w:val="00613E79"/>
    <w:rsid w:val="0061446B"/>
    <w:rsid w:val="00614F68"/>
    <w:rsid w:val="00621865"/>
    <w:rsid w:val="0062357F"/>
    <w:rsid w:val="006265DD"/>
    <w:rsid w:val="00633212"/>
    <w:rsid w:val="00635991"/>
    <w:rsid w:val="006422B8"/>
    <w:rsid w:val="00644072"/>
    <w:rsid w:val="00645763"/>
    <w:rsid w:val="00647D10"/>
    <w:rsid w:val="0065023C"/>
    <w:rsid w:val="00655B85"/>
    <w:rsid w:val="00660621"/>
    <w:rsid w:val="00670928"/>
    <w:rsid w:val="00670F15"/>
    <w:rsid w:val="006710E7"/>
    <w:rsid w:val="00671AB1"/>
    <w:rsid w:val="0067534C"/>
    <w:rsid w:val="00677232"/>
    <w:rsid w:val="0068134C"/>
    <w:rsid w:val="006846C7"/>
    <w:rsid w:val="00690148"/>
    <w:rsid w:val="00690539"/>
    <w:rsid w:val="0069169F"/>
    <w:rsid w:val="00694235"/>
    <w:rsid w:val="00694B5E"/>
    <w:rsid w:val="006A766B"/>
    <w:rsid w:val="006B11F6"/>
    <w:rsid w:val="006B4F6F"/>
    <w:rsid w:val="006B5E99"/>
    <w:rsid w:val="006B61B6"/>
    <w:rsid w:val="006B6F18"/>
    <w:rsid w:val="006B77BF"/>
    <w:rsid w:val="006C0203"/>
    <w:rsid w:val="006C0E07"/>
    <w:rsid w:val="006C2A41"/>
    <w:rsid w:val="006C4A9F"/>
    <w:rsid w:val="006C6606"/>
    <w:rsid w:val="006E5F49"/>
    <w:rsid w:val="006E751B"/>
    <w:rsid w:val="006F3359"/>
    <w:rsid w:val="006F3E10"/>
    <w:rsid w:val="006F65C4"/>
    <w:rsid w:val="006F6E87"/>
    <w:rsid w:val="00701174"/>
    <w:rsid w:val="00703BA3"/>
    <w:rsid w:val="00704100"/>
    <w:rsid w:val="00706D99"/>
    <w:rsid w:val="0071159E"/>
    <w:rsid w:val="00712B41"/>
    <w:rsid w:val="007132F8"/>
    <w:rsid w:val="00716004"/>
    <w:rsid w:val="007211EF"/>
    <w:rsid w:val="00727085"/>
    <w:rsid w:val="00727536"/>
    <w:rsid w:val="00730EF9"/>
    <w:rsid w:val="00731971"/>
    <w:rsid w:val="00731A25"/>
    <w:rsid w:val="007331AD"/>
    <w:rsid w:val="00734045"/>
    <w:rsid w:val="00735B68"/>
    <w:rsid w:val="00740D0A"/>
    <w:rsid w:val="00742337"/>
    <w:rsid w:val="007457D0"/>
    <w:rsid w:val="00746B6E"/>
    <w:rsid w:val="00747039"/>
    <w:rsid w:val="0075488E"/>
    <w:rsid w:val="00754C1C"/>
    <w:rsid w:val="00756AFA"/>
    <w:rsid w:val="007579CE"/>
    <w:rsid w:val="00761BDF"/>
    <w:rsid w:val="00761F38"/>
    <w:rsid w:val="007634F5"/>
    <w:rsid w:val="007708BB"/>
    <w:rsid w:val="00770CE2"/>
    <w:rsid w:val="00776A3C"/>
    <w:rsid w:val="00777080"/>
    <w:rsid w:val="00780E86"/>
    <w:rsid w:val="00785377"/>
    <w:rsid w:val="00786BDC"/>
    <w:rsid w:val="0078771F"/>
    <w:rsid w:val="00793DA5"/>
    <w:rsid w:val="00796C4E"/>
    <w:rsid w:val="007A212F"/>
    <w:rsid w:val="007A51F4"/>
    <w:rsid w:val="007A6842"/>
    <w:rsid w:val="007B2268"/>
    <w:rsid w:val="007B2621"/>
    <w:rsid w:val="007B2750"/>
    <w:rsid w:val="007B51B8"/>
    <w:rsid w:val="007B5ADD"/>
    <w:rsid w:val="007C3483"/>
    <w:rsid w:val="007C46D1"/>
    <w:rsid w:val="007C53E5"/>
    <w:rsid w:val="007C6AAF"/>
    <w:rsid w:val="007D10D8"/>
    <w:rsid w:val="007D3BE5"/>
    <w:rsid w:val="007D3DAF"/>
    <w:rsid w:val="007D46DA"/>
    <w:rsid w:val="007E0057"/>
    <w:rsid w:val="007E0EDB"/>
    <w:rsid w:val="007E1D23"/>
    <w:rsid w:val="007E5172"/>
    <w:rsid w:val="007E6E05"/>
    <w:rsid w:val="007F5861"/>
    <w:rsid w:val="007F6595"/>
    <w:rsid w:val="00801DF3"/>
    <w:rsid w:val="0080226F"/>
    <w:rsid w:val="00802EB0"/>
    <w:rsid w:val="008030F4"/>
    <w:rsid w:val="00807916"/>
    <w:rsid w:val="00810C31"/>
    <w:rsid w:val="00811B54"/>
    <w:rsid w:val="00816CDF"/>
    <w:rsid w:val="008221B8"/>
    <w:rsid w:val="00823DA4"/>
    <w:rsid w:val="00824C19"/>
    <w:rsid w:val="00826DE3"/>
    <w:rsid w:val="00826DEA"/>
    <w:rsid w:val="00832E4D"/>
    <w:rsid w:val="0083359A"/>
    <w:rsid w:val="00833CD5"/>
    <w:rsid w:val="008404D4"/>
    <w:rsid w:val="00840D43"/>
    <w:rsid w:val="008428FC"/>
    <w:rsid w:val="008443CD"/>
    <w:rsid w:val="00844702"/>
    <w:rsid w:val="0084616B"/>
    <w:rsid w:val="00852CA4"/>
    <w:rsid w:val="00852EED"/>
    <w:rsid w:val="00853074"/>
    <w:rsid w:val="008555DE"/>
    <w:rsid w:val="0085785E"/>
    <w:rsid w:val="00860908"/>
    <w:rsid w:val="00861FE7"/>
    <w:rsid w:val="00862E9D"/>
    <w:rsid w:val="00866DF3"/>
    <w:rsid w:val="00866F51"/>
    <w:rsid w:val="0087324A"/>
    <w:rsid w:val="0087418A"/>
    <w:rsid w:val="0087555B"/>
    <w:rsid w:val="0087575A"/>
    <w:rsid w:val="0088359D"/>
    <w:rsid w:val="00886FBB"/>
    <w:rsid w:val="00892269"/>
    <w:rsid w:val="00896F61"/>
    <w:rsid w:val="008A5FEA"/>
    <w:rsid w:val="008A6017"/>
    <w:rsid w:val="008B214A"/>
    <w:rsid w:val="008C04B8"/>
    <w:rsid w:val="008C291F"/>
    <w:rsid w:val="008C379B"/>
    <w:rsid w:val="008C6243"/>
    <w:rsid w:val="008D0AE8"/>
    <w:rsid w:val="008D2C4E"/>
    <w:rsid w:val="008D2E92"/>
    <w:rsid w:val="008E672F"/>
    <w:rsid w:val="008F7E7C"/>
    <w:rsid w:val="00900400"/>
    <w:rsid w:val="00900E8E"/>
    <w:rsid w:val="00903F8A"/>
    <w:rsid w:val="009041DD"/>
    <w:rsid w:val="0090528B"/>
    <w:rsid w:val="00905974"/>
    <w:rsid w:val="00907C4D"/>
    <w:rsid w:val="00910AC8"/>
    <w:rsid w:val="00913661"/>
    <w:rsid w:val="009149B2"/>
    <w:rsid w:val="0091532B"/>
    <w:rsid w:val="00916665"/>
    <w:rsid w:val="00921568"/>
    <w:rsid w:val="00926994"/>
    <w:rsid w:val="00935317"/>
    <w:rsid w:val="00941260"/>
    <w:rsid w:val="00941D10"/>
    <w:rsid w:val="00945E3B"/>
    <w:rsid w:val="009477BA"/>
    <w:rsid w:val="0095034A"/>
    <w:rsid w:val="009521DB"/>
    <w:rsid w:val="009526F9"/>
    <w:rsid w:val="0095286A"/>
    <w:rsid w:val="009556E9"/>
    <w:rsid w:val="00965AD1"/>
    <w:rsid w:val="00966B81"/>
    <w:rsid w:val="00967932"/>
    <w:rsid w:val="00975183"/>
    <w:rsid w:val="009767D4"/>
    <w:rsid w:val="0097782B"/>
    <w:rsid w:val="00977FEA"/>
    <w:rsid w:val="009836F1"/>
    <w:rsid w:val="00985747"/>
    <w:rsid w:val="00987207"/>
    <w:rsid w:val="00987D4F"/>
    <w:rsid w:val="00991CC3"/>
    <w:rsid w:val="00997B2E"/>
    <w:rsid w:val="009A0D91"/>
    <w:rsid w:val="009A301A"/>
    <w:rsid w:val="009A3F9E"/>
    <w:rsid w:val="009A4317"/>
    <w:rsid w:val="009A505A"/>
    <w:rsid w:val="009B1F46"/>
    <w:rsid w:val="009B203D"/>
    <w:rsid w:val="009B2A20"/>
    <w:rsid w:val="009B2CDB"/>
    <w:rsid w:val="009B3FE6"/>
    <w:rsid w:val="009B4055"/>
    <w:rsid w:val="009B553E"/>
    <w:rsid w:val="009B719A"/>
    <w:rsid w:val="009B7B32"/>
    <w:rsid w:val="009C136D"/>
    <w:rsid w:val="009C2BEF"/>
    <w:rsid w:val="009C554A"/>
    <w:rsid w:val="009D1163"/>
    <w:rsid w:val="009D565B"/>
    <w:rsid w:val="009D5A70"/>
    <w:rsid w:val="009D7FEC"/>
    <w:rsid w:val="009F186F"/>
    <w:rsid w:val="009F3E84"/>
    <w:rsid w:val="009F7D3B"/>
    <w:rsid w:val="009F7FD1"/>
    <w:rsid w:val="00A019F6"/>
    <w:rsid w:val="00A055C0"/>
    <w:rsid w:val="00A06430"/>
    <w:rsid w:val="00A068B3"/>
    <w:rsid w:val="00A078AC"/>
    <w:rsid w:val="00A07F74"/>
    <w:rsid w:val="00A158BF"/>
    <w:rsid w:val="00A16B8E"/>
    <w:rsid w:val="00A17939"/>
    <w:rsid w:val="00A2064D"/>
    <w:rsid w:val="00A230C9"/>
    <w:rsid w:val="00A30F9D"/>
    <w:rsid w:val="00A326B6"/>
    <w:rsid w:val="00A37422"/>
    <w:rsid w:val="00A401FA"/>
    <w:rsid w:val="00A41734"/>
    <w:rsid w:val="00A46CB7"/>
    <w:rsid w:val="00A51872"/>
    <w:rsid w:val="00A51FC4"/>
    <w:rsid w:val="00A52B75"/>
    <w:rsid w:val="00A57556"/>
    <w:rsid w:val="00A57B3B"/>
    <w:rsid w:val="00A60373"/>
    <w:rsid w:val="00A60DFE"/>
    <w:rsid w:val="00A619E3"/>
    <w:rsid w:val="00A700B0"/>
    <w:rsid w:val="00A70FD7"/>
    <w:rsid w:val="00A7132F"/>
    <w:rsid w:val="00A76CCA"/>
    <w:rsid w:val="00A779A7"/>
    <w:rsid w:val="00A84226"/>
    <w:rsid w:val="00AA12F8"/>
    <w:rsid w:val="00AA3449"/>
    <w:rsid w:val="00AA4566"/>
    <w:rsid w:val="00AB6AAC"/>
    <w:rsid w:val="00AB772A"/>
    <w:rsid w:val="00AC7702"/>
    <w:rsid w:val="00AD5650"/>
    <w:rsid w:val="00AD67F8"/>
    <w:rsid w:val="00AD7442"/>
    <w:rsid w:val="00AE03D3"/>
    <w:rsid w:val="00AE1648"/>
    <w:rsid w:val="00AE24A5"/>
    <w:rsid w:val="00AE7441"/>
    <w:rsid w:val="00AF0C8D"/>
    <w:rsid w:val="00AF1319"/>
    <w:rsid w:val="00AF28A5"/>
    <w:rsid w:val="00AF41BF"/>
    <w:rsid w:val="00AF7F2C"/>
    <w:rsid w:val="00B026A8"/>
    <w:rsid w:val="00B03153"/>
    <w:rsid w:val="00B035F3"/>
    <w:rsid w:val="00B0541B"/>
    <w:rsid w:val="00B067E8"/>
    <w:rsid w:val="00B07406"/>
    <w:rsid w:val="00B1278B"/>
    <w:rsid w:val="00B145CC"/>
    <w:rsid w:val="00B1669A"/>
    <w:rsid w:val="00B17DA2"/>
    <w:rsid w:val="00B217A5"/>
    <w:rsid w:val="00B24195"/>
    <w:rsid w:val="00B272D4"/>
    <w:rsid w:val="00B27A64"/>
    <w:rsid w:val="00B3165D"/>
    <w:rsid w:val="00B3296D"/>
    <w:rsid w:val="00B33078"/>
    <w:rsid w:val="00B3352E"/>
    <w:rsid w:val="00B35544"/>
    <w:rsid w:val="00B35DD0"/>
    <w:rsid w:val="00B364B0"/>
    <w:rsid w:val="00B37576"/>
    <w:rsid w:val="00B404E9"/>
    <w:rsid w:val="00B44EA9"/>
    <w:rsid w:val="00B46E83"/>
    <w:rsid w:val="00B5074C"/>
    <w:rsid w:val="00B52E59"/>
    <w:rsid w:val="00B54845"/>
    <w:rsid w:val="00B62325"/>
    <w:rsid w:val="00B64A32"/>
    <w:rsid w:val="00B67564"/>
    <w:rsid w:val="00B70062"/>
    <w:rsid w:val="00B739CE"/>
    <w:rsid w:val="00B76558"/>
    <w:rsid w:val="00B76CA6"/>
    <w:rsid w:val="00B82C68"/>
    <w:rsid w:val="00B8583E"/>
    <w:rsid w:val="00B91EE1"/>
    <w:rsid w:val="00B93BEC"/>
    <w:rsid w:val="00B9452C"/>
    <w:rsid w:val="00B95847"/>
    <w:rsid w:val="00B95B21"/>
    <w:rsid w:val="00B975BB"/>
    <w:rsid w:val="00BA07AE"/>
    <w:rsid w:val="00BA1A0F"/>
    <w:rsid w:val="00BA2CCA"/>
    <w:rsid w:val="00BA3FB7"/>
    <w:rsid w:val="00BA4D34"/>
    <w:rsid w:val="00BB1880"/>
    <w:rsid w:val="00BB2907"/>
    <w:rsid w:val="00BB3BCB"/>
    <w:rsid w:val="00BD2CD2"/>
    <w:rsid w:val="00BE2B5B"/>
    <w:rsid w:val="00BE4989"/>
    <w:rsid w:val="00BE5814"/>
    <w:rsid w:val="00BF3E1F"/>
    <w:rsid w:val="00C04694"/>
    <w:rsid w:val="00C0490A"/>
    <w:rsid w:val="00C04C42"/>
    <w:rsid w:val="00C1132E"/>
    <w:rsid w:val="00C114A7"/>
    <w:rsid w:val="00C12E10"/>
    <w:rsid w:val="00C20DA7"/>
    <w:rsid w:val="00C23492"/>
    <w:rsid w:val="00C329A4"/>
    <w:rsid w:val="00C35549"/>
    <w:rsid w:val="00C3570C"/>
    <w:rsid w:val="00C37766"/>
    <w:rsid w:val="00C44778"/>
    <w:rsid w:val="00C46346"/>
    <w:rsid w:val="00C541A9"/>
    <w:rsid w:val="00C55872"/>
    <w:rsid w:val="00C567E4"/>
    <w:rsid w:val="00C57FEB"/>
    <w:rsid w:val="00C609B5"/>
    <w:rsid w:val="00C723E4"/>
    <w:rsid w:val="00C767E1"/>
    <w:rsid w:val="00C822C2"/>
    <w:rsid w:val="00C8582E"/>
    <w:rsid w:val="00C860C6"/>
    <w:rsid w:val="00C86B0A"/>
    <w:rsid w:val="00C873A1"/>
    <w:rsid w:val="00C90D84"/>
    <w:rsid w:val="00C90F1A"/>
    <w:rsid w:val="00C92367"/>
    <w:rsid w:val="00C93540"/>
    <w:rsid w:val="00C94049"/>
    <w:rsid w:val="00C94258"/>
    <w:rsid w:val="00C960E7"/>
    <w:rsid w:val="00CA043C"/>
    <w:rsid w:val="00CA238B"/>
    <w:rsid w:val="00CA6F6B"/>
    <w:rsid w:val="00CB11F7"/>
    <w:rsid w:val="00CB2FCE"/>
    <w:rsid w:val="00CB4F92"/>
    <w:rsid w:val="00CC1FAA"/>
    <w:rsid w:val="00CE15C0"/>
    <w:rsid w:val="00CE68F2"/>
    <w:rsid w:val="00CE72B9"/>
    <w:rsid w:val="00CF07A9"/>
    <w:rsid w:val="00CF41C8"/>
    <w:rsid w:val="00D006B4"/>
    <w:rsid w:val="00D0217A"/>
    <w:rsid w:val="00D02406"/>
    <w:rsid w:val="00D03706"/>
    <w:rsid w:val="00D2032E"/>
    <w:rsid w:val="00D20820"/>
    <w:rsid w:val="00D25404"/>
    <w:rsid w:val="00D25C8F"/>
    <w:rsid w:val="00D25E9F"/>
    <w:rsid w:val="00D26449"/>
    <w:rsid w:val="00D266FC"/>
    <w:rsid w:val="00D32AFD"/>
    <w:rsid w:val="00D373DB"/>
    <w:rsid w:val="00D42141"/>
    <w:rsid w:val="00D4217F"/>
    <w:rsid w:val="00D4577F"/>
    <w:rsid w:val="00D474F8"/>
    <w:rsid w:val="00D5353F"/>
    <w:rsid w:val="00D55F4B"/>
    <w:rsid w:val="00D56B1D"/>
    <w:rsid w:val="00D56B90"/>
    <w:rsid w:val="00D64856"/>
    <w:rsid w:val="00D717FD"/>
    <w:rsid w:val="00D83829"/>
    <w:rsid w:val="00D84486"/>
    <w:rsid w:val="00D93D36"/>
    <w:rsid w:val="00D94B1E"/>
    <w:rsid w:val="00D9657F"/>
    <w:rsid w:val="00DA1786"/>
    <w:rsid w:val="00DA1884"/>
    <w:rsid w:val="00DA22C7"/>
    <w:rsid w:val="00DA477A"/>
    <w:rsid w:val="00DA56C7"/>
    <w:rsid w:val="00DB10AA"/>
    <w:rsid w:val="00DB20C2"/>
    <w:rsid w:val="00DB32CD"/>
    <w:rsid w:val="00DB36DF"/>
    <w:rsid w:val="00DB6C4A"/>
    <w:rsid w:val="00DC138E"/>
    <w:rsid w:val="00DD408A"/>
    <w:rsid w:val="00DE2ABF"/>
    <w:rsid w:val="00DE44F9"/>
    <w:rsid w:val="00DE4DE1"/>
    <w:rsid w:val="00DE5CB5"/>
    <w:rsid w:val="00DE7F9B"/>
    <w:rsid w:val="00DF3665"/>
    <w:rsid w:val="00DF4032"/>
    <w:rsid w:val="00DF61ED"/>
    <w:rsid w:val="00E00A5F"/>
    <w:rsid w:val="00E029A9"/>
    <w:rsid w:val="00E04B80"/>
    <w:rsid w:val="00E04F71"/>
    <w:rsid w:val="00E06FA2"/>
    <w:rsid w:val="00E0766D"/>
    <w:rsid w:val="00E104CA"/>
    <w:rsid w:val="00E20028"/>
    <w:rsid w:val="00E2056F"/>
    <w:rsid w:val="00E22737"/>
    <w:rsid w:val="00E22B42"/>
    <w:rsid w:val="00E3034B"/>
    <w:rsid w:val="00E33441"/>
    <w:rsid w:val="00E34EB1"/>
    <w:rsid w:val="00E34FAA"/>
    <w:rsid w:val="00E3729E"/>
    <w:rsid w:val="00E379FC"/>
    <w:rsid w:val="00E47FF7"/>
    <w:rsid w:val="00E507AF"/>
    <w:rsid w:val="00E517EC"/>
    <w:rsid w:val="00E52E98"/>
    <w:rsid w:val="00E5355B"/>
    <w:rsid w:val="00E53788"/>
    <w:rsid w:val="00E563D8"/>
    <w:rsid w:val="00E570DA"/>
    <w:rsid w:val="00E61AE2"/>
    <w:rsid w:val="00E7284D"/>
    <w:rsid w:val="00E73C97"/>
    <w:rsid w:val="00E74392"/>
    <w:rsid w:val="00E75627"/>
    <w:rsid w:val="00E86396"/>
    <w:rsid w:val="00E91749"/>
    <w:rsid w:val="00E93E23"/>
    <w:rsid w:val="00E94B83"/>
    <w:rsid w:val="00E96C4F"/>
    <w:rsid w:val="00EB2D50"/>
    <w:rsid w:val="00EB3114"/>
    <w:rsid w:val="00EB4FA9"/>
    <w:rsid w:val="00EB7406"/>
    <w:rsid w:val="00EC05A2"/>
    <w:rsid w:val="00EC1B2B"/>
    <w:rsid w:val="00EC451A"/>
    <w:rsid w:val="00EC7595"/>
    <w:rsid w:val="00ED447D"/>
    <w:rsid w:val="00ED6DDC"/>
    <w:rsid w:val="00EE13FB"/>
    <w:rsid w:val="00EE256C"/>
    <w:rsid w:val="00EF16F2"/>
    <w:rsid w:val="00EF2744"/>
    <w:rsid w:val="00EF300A"/>
    <w:rsid w:val="00EF36BD"/>
    <w:rsid w:val="00EF6067"/>
    <w:rsid w:val="00EF7460"/>
    <w:rsid w:val="00EF76C4"/>
    <w:rsid w:val="00F023D6"/>
    <w:rsid w:val="00F02883"/>
    <w:rsid w:val="00F04552"/>
    <w:rsid w:val="00F055E1"/>
    <w:rsid w:val="00F066FA"/>
    <w:rsid w:val="00F06FD9"/>
    <w:rsid w:val="00F12C1C"/>
    <w:rsid w:val="00F13E46"/>
    <w:rsid w:val="00F25B84"/>
    <w:rsid w:val="00F308D9"/>
    <w:rsid w:val="00F336CE"/>
    <w:rsid w:val="00F340F3"/>
    <w:rsid w:val="00F35425"/>
    <w:rsid w:val="00F40EEC"/>
    <w:rsid w:val="00F43E28"/>
    <w:rsid w:val="00F547C9"/>
    <w:rsid w:val="00F5485A"/>
    <w:rsid w:val="00F5503D"/>
    <w:rsid w:val="00F559C3"/>
    <w:rsid w:val="00F56D6A"/>
    <w:rsid w:val="00F57602"/>
    <w:rsid w:val="00F617F1"/>
    <w:rsid w:val="00F61E75"/>
    <w:rsid w:val="00F632EC"/>
    <w:rsid w:val="00F63640"/>
    <w:rsid w:val="00F63C6C"/>
    <w:rsid w:val="00F654E9"/>
    <w:rsid w:val="00F657AA"/>
    <w:rsid w:val="00F6753A"/>
    <w:rsid w:val="00F75396"/>
    <w:rsid w:val="00F80935"/>
    <w:rsid w:val="00F81FA2"/>
    <w:rsid w:val="00F87F3E"/>
    <w:rsid w:val="00F95F95"/>
    <w:rsid w:val="00F9739C"/>
    <w:rsid w:val="00FA0CEB"/>
    <w:rsid w:val="00FA13DE"/>
    <w:rsid w:val="00FB0185"/>
    <w:rsid w:val="00FC2304"/>
    <w:rsid w:val="00FC347C"/>
    <w:rsid w:val="00FC4C04"/>
    <w:rsid w:val="00FC5120"/>
    <w:rsid w:val="00FC632E"/>
    <w:rsid w:val="00FC6D91"/>
    <w:rsid w:val="00FD24AC"/>
    <w:rsid w:val="00FD69E3"/>
    <w:rsid w:val="00FE38B2"/>
    <w:rsid w:val="00FE78C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5172"/>
    <w:pPr>
      <w:jc w:val="both"/>
    </w:pPr>
  </w:style>
  <w:style w:type="paragraph" w:styleId="Ttulo1">
    <w:name w:val="heading 1"/>
    <w:basedOn w:val="Normal"/>
    <w:next w:val="Normal"/>
    <w:link w:val="Ttulo1Car"/>
    <w:uiPriority w:val="9"/>
    <w:qFormat/>
    <w:rsid w:val="004D03C8"/>
    <w:pPr>
      <w:keepNext/>
      <w:keepLines/>
      <w:spacing w:before="480" w:after="0"/>
      <w:outlineLvl w:val="0"/>
    </w:pPr>
    <w:rPr>
      <w:rFonts w:asciiTheme="majorHAnsi" w:eastAsiaTheme="majorEastAsia" w:hAnsiTheme="majorHAnsi" w:cstheme="majorBidi"/>
      <w:b/>
      <w:bCs/>
      <w:color w:val="810000" w:themeColor="accent1" w:themeShade="BF"/>
      <w:sz w:val="44"/>
      <w:szCs w:val="28"/>
    </w:rPr>
  </w:style>
  <w:style w:type="paragraph" w:styleId="Ttulo2">
    <w:name w:val="heading 2"/>
    <w:basedOn w:val="Normal"/>
    <w:next w:val="Normal"/>
    <w:link w:val="Ttulo2Car"/>
    <w:uiPriority w:val="9"/>
    <w:unhideWhenUsed/>
    <w:qFormat/>
    <w:rsid w:val="00F308D9"/>
    <w:pPr>
      <w:keepNext/>
      <w:keepLines/>
      <w:spacing w:before="320" w:after="120"/>
      <w:outlineLvl w:val="1"/>
    </w:pPr>
    <w:rPr>
      <w:rFonts w:asciiTheme="majorHAnsi" w:eastAsiaTheme="majorEastAsia" w:hAnsiTheme="majorHAnsi" w:cstheme="majorBidi"/>
      <w:b/>
      <w:bCs/>
      <w:color w:val="AD0101" w:themeColor="accent1"/>
      <w:sz w:val="26"/>
      <w:szCs w:val="26"/>
    </w:rPr>
  </w:style>
  <w:style w:type="paragraph" w:styleId="Ttulo3">
    <w:name w:val="heading 3"/>
    <w:basedOn w:val="Normal"/>
    <w:next w:val="Normal"/>
    <w:link w:val="Ttulo3Car"/>
    <w:uiPriority w:val="9"/>
    <w:unhideWhenUsed/>
    <w:qFormat/>
    <w:rsid w:val="00F308D9"/>
    <w:pPr>
      <w:keepNext/>
      <w:keepLines/>
      <w:spacing w:before="320" w:after="120"/>
      <w:outlineLvl w:val="2"/>
    </w:pPr>
    <w:rPr>
      <w:rFonts w:asciiTheme="majorHAnsi" w:eastAsiaTheme="majorEastAsia" w:hAnsiTheme="majorHAnsi" w:cstheme="majorBidi"/>
      <w:b/>
      <w:bCs/>
      <w:color w:val="AD0101" w:themeColor="accent1"/>
    </w:rPr>
  </w:style>
  <w:style w:type="paragraph" w:styleId="Ttulo4">
    <w:name w:val="heading 4"/>
    <w:basedOn w:val="Normal"/>
    <w:next w:val="Normal"/>
    <w:link w:val="Ttulo4Car"/>
    <w:uiPriority w:val="9"/>
    <w:unhideWhenUsed/>
    <w:qFormat/>
    <w:rsid w:val="00E47FF7"/>
    <w:pPr>
      <w:keepNext/>
      <w:keepLines/>
      <w:spacing w:before="200" w:after="0"/>
      <w:outlineLvl w:val="3"/>
    </w:pPr>
    <w:rPr>
      <w:rFonts w:asciiTheme="majorHAnsi" w:eastAsiaTheme="majorEastAsia" w:hAnsiTheme="majorHAnsi" w:cstheme="majorBidi"/>
      <w:b/>
      <w:bCs/>
      <w:i/>
      <w:iCs/>
      <w:color w:val="AD0101" w:themeColor="accent1"/>
    </w:rPr>
  </w:style>
  <w:style w:type="paragraph" w:styleId="Ttulo5">
    <w:name w:val="heading 5"/>
    <w:basedOn w:val="Normal"/>
    <w:next w:val="Normal"/>
    <w:link w:val="Ttulo5Car"/>
    <w:uiPriority w:val="9"/>
    <w:unhideWhenUsed/>
    <w:qFormat/>
    <w:rsid w:val="005C29E5"/>
    <w:pPr>
      <w:keepNext/>
      <w:keepLines/>
      <w:spacing w:before="200" w:after="0"/>
      <w:outlineLvl w:val="4"/>
    </w:pPr>
    <w:rPr>
      <w:rFonts w:asciiTheme="majorHAnsi" w:eastAsiaTheme="majorEastAsia" w:hAnsiTheme="majorHAnsi" w:cstheme="majorBidi"/>
      <w:color w:val="550000" w:themeColor="accent1" w:themeShade="7F"/>
    </w:rPr>
  </w:style>
  <w:style w:type="paragraph" w:styleId="Ttulo6">
    <w:name w:val="heading 6"/>
    <w:basedOn w:val="Normal"/>
    <w:next w:val="Normal"/>
    <w:link w:val="Ttulo6Car"/>
    <w:uiPriority w:val="9"/>
    <w:semiHidden/>
    <w:unhideWhenUsed/>
    <w:qFormat/>
    <w:rsid w:val="008A6017"/>
    <w:pPr>
      <w:keepNext/>
      <w:keepLines/>
      <w:spacing w:before="200" w:after="0"/>
      <w:outlineLvl w:val="5"/>
    </w:pPr>
    <w:rPr>
      <w:rFonts w:asciiTheme="majorHAnsi" w:eastAsiaTheme="majorEastAsia" w:hAnsiTheme="majorHAnsi" w:cstheme="majorBidi"/>
      <w:i/>
      <w:iCs/>
      <w:color w:val="550000" w:themeColor="accent1" w:themeShade="7F"/>
    </w:rPr>
  </w:style>
  <w:style w:type="paragraph" w:styleId="Ttulo7">
    <w:name w:val="heading 7"/>
    <w:basedOn w:val="Normal"/>
    <w:next w:val="Normal"/>
    <w:link w:val="Ttulo7Car"/>
    <w:uiPriority w:val="9"/>
    <w:semiHidden/>
    <w:unhideWhenUsed/>
    <w:qFormat/>
    <w:rsid w:val="008A601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A601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A601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B46E83"/>
    <w:pPr>
      <w:pBdr>
        <w:bottom w:val="single" w:sz="8" w:space="4" w:color="AD0101" w:themeColor="accent1"/>
      </w:pBdr>
      <w:spacing w:after="300" w:line="240" w:lineRule="auto"/>
      <w:contextualSpacing/>
    </w:pPr>
    <w:rPr>
      <w:rFonts w:asciiTheme="majorHAnsi" w:eastAsiaTheme="majorEastAsia" w:hAnsiTheme="majorHAnsi" w:cstheme="majorBidi"/>
      <w:color w:val="232323" w:themeColor="text2" w:themeShade="BF"/>
      <w:spacing w:val="5"/>
      <w:kern w:val="28"/>
      <w:sz w:val="52"/>
      <w:szCs w:val="52"/>
    </w:rPr>
  </w:style>
  <w:style w:type="character" w:customStyle="1" w:styleId="TtuloCar">
    <w:name w:val="Título Car"/>
    <w:basedOn w:val="Fuentedeprrafopredeter"/>
    <w:link w:val="Ttulo"/>
    <w:uiPriority w:val="10"/>
    <w:rsid w:val="00B46E83"/>
    <w:rPr>
      <w:rFonts w:asciiTheme="majorHAnsi" w:eastAsiaTheme="majorEastAsia" w:hAnsiTheme="majorHAnsi" w:cstheme="majorBidi"/>
      <w:color w:val="232323" w:themeColor="text2" w:themeShade="BF"/>
      <w:spacing w:val="5"/>
      <w:kern w:val="28"/>
      <w:sz w:val="52"/>
      <w:szCs w:val="52"/>
    </w:rPr>
  </w:style>
  <w:style w:type="paragraph" w:styleId="Textonotapie">
    <w:name w:val="footnote text"/>
    <w:basedOn w:val="Normal"/>
    <w:link w:val="TextonotapieCar"/>
    <w:uiPriority w:val="99"/>
    <w:unhideWhenUsed/>
    <w:rsid w:val="00F308D9"/>
    <w:pPr>
      <w:spacing w:before="120" w:after="120" w:line="240" w:lineRule="auto"/>
    </w:pPr>
    <w:rPr>
      <w:sz w:val="20"/>
      <w:szCs w:val="20"/>
    </w:rPr>
  </w:style>
  <w:style w:type="character" w:customStyle="1" w:styleId="TextonotapieCar">
    <w:name w:val="Texto nota pie Car"/>
    <w:basedOn w:val="Fuentedeprrafopredeter"/>
    <w:link w:val="Textonotapie"/>
    <w:uiPriority w:val="99"/>
    <w:rsid w:val="00F308D9"/>
    <w:rPr>
      <w:sz w:val="20"/>
      <w:szCs w:val="20"/>
    </w:rPr>
  </w:style>
  <w:style w:type="character" w:styleId="Refdenotaalpie">
    <w:name w:val="footnote reference"/>
    <w:basedOn w:val="Fuentedeprrafopredeter"/>
    <w:uiPriority w:val="99"/>
    <w:semiHidden/>
    <w:unhideWhenUsed/>
    <w:rsid w:val="00B07406"/>
    <w:rPr>
      <w:vertAlign w:val="superscript"/>
    </w:rPr>
  </w:style>
  <w:style w:type="character" w:customStyle="1" w:styleId="Ttulo1Car">
    <w:name w:val="Título 1 Car"/>
    <w:basedOn w:val="Fuentedeprrafopredeter"/>
    <w:link w:val="Ttulo1"/>
    <w:uiPriority w:val="9"/>
    <w:rsid w:val="004D03C8"/>
    <w:rPr>
      <w:rFonts w:asciiTheme="majorHAnsi" w:eastAsiaTheme="majorEastAsia" w:hAnsiTheme="majorHAnsi" w:cstheme="majorBidi"/>
      <w:b/>
      <w:bCs/>
      <w:color w:val="810000" w:themeColor="accent1" w:themeShade="BF"/>
      <w:sz w:val="44"/>
      <w:szCs w:val="28"/>
    </w:rPr>
  </w:style>
  <w:style w:type="paragraph" w:styleId="TtulodeTDC">
    <w:name w:val="TOC Heading"/>
    <w:basedOn w:val="Ttulo1"/>
    <w:next w:val="Normal"/>
    <w:uiPriority w:val="39"/>
    <w:semiHidden/>
    <w:unhideWhenUsed/>
    <w:qFormat/>
    <w:rsid w:val="007C3483"/>
    <w:pPr>
      <w:outlineLvl w:val="9"/>
    </w:pPr>
  </w:style>
  <w:style w:type="paragraph" w:styleId="TDC2">
    <w:name w:val="toc 2"/>
    <w:basedOn w:val="Normal"/>
    <w:next w:val="Normal"/>
    <w:autoRedefine/>
    <w:uiPriority w:val="39"/>
    <w:unhideWhenUsed/>
    <w:rsid w:val="00A17939"/>
    <w:pPr>
      <w:tabs>
        <w:tab w:val="left" w:pos="880"/>
        <w:tab w:val="right" w:leader="dot" w:pos="8494"/>
      </w:tabs>
      <w:spacing w:after="0"/>
      <w:ind w:left="220"/>
    </w:pPr>
    <w:rPr>
      <w:smallCaps/>
      <w:sz w:val="20"/>
      <w:szCs w:val="20"/>
    </w:rPr>
  </w:style>
  <w:style w:type="paragraph" w:styleId="TDC1">
    <w:name w:val="toc 1"/>
    <w:basedOn w:val="Normal"/>
    <w:next w:val="Normal"/>
    <w:autoRedefine/>
    <w:uiPriority w:val="39"/>
    <w:unhideWhenUsed/>
    <w:rsid w:val="007C3483"/>
    <w:pPr>
      <w:spacing w:before="120" w:after="120"/>
    </w:pPr>
    <w:rPr>
      <w:b/>
      <w:bCs/>
      <w:caps/>
      <w:sz w:val="20"/>
      <w:szCs w:val="20"/>
    </w:rPr>
  </w:style>
  <w:style w:type="paragraph" w:styleId="TDC3">
    <w:name w:val="toc 3"/>
    <w:basedOn w:val="Normal"/>
    <w:next w:val="Normal"/>
    <w:autoRedefine/>
    <w:uiPriority w:val="39"/>
    <w:unhideWhenUsed/>
    <w:rsid w:val="007C3483"/>
    <w:pPr>
      <w:spacing w:after="0"/>
      <w:ind w:left="440"/>
    </w:pPr>
    <w:rPr>
      <w:i/>
      <w:iCs/>
      <w:sz w:val="20"/>
      <w:szCs w:val="20"/>
    </w:rPr>
  </w:style>
  <w:style w:type="paragraph" w:styleId="Textodeglobo">
    <w:name w:val="Balloon Text"/>
    <w:basedOn w:val="Normal"/>
    <w:link w:val="TextodegloboCar"/>
    <w:uiPriority w:val="99"/>
    <w:semiHidden/>
    <w:unhideWhenUsed/>
    <w:rsid w:val="007C348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3483"/>
    <w:rPr>
      <w:rFonts w:ascii="Tahoma" w:hAnsi="Tahoma" w:cs="Tahoma"/>
      <w:sz w:val="16"/>
      <w:szCs w:val="16"/>
    </w:rPr>
  </w:style>
  <w:style w:type="paragraph" w:styleId="TDC4">
    <w:name w:val="toc 4"/>
    <w:basedOn w:val="Normal"/>
    <w:next w:val="Normal"/>
    <w:autoRedefine/>
    <w:uiPriority w:val="39"/>
    <w:unhideWhenUsed/>
    <w:rsid w:val="007C3483"/>
    <w:pPr>
      <w:spacing w:after="0"/>
      <w:ind w:left="660"/>
    </w:pPr>
    <w:rPr>
      <w:sz w:val="18"/>
      <w:szCs w:val="18"/>
    </w:rPr>
  </w:style>
  <w:style w:type="paragraph" w:styleId="TDC5">
    <w:name w:val="toc 5"/>
    <w:basedOn w:val="Normal"/>
    <w:next w:val="Normal"/>
    <w:autoRedefine/>
    <w:uiPriority w:val="39"/>
    <w:unhideWhenUsed/>
    <w:rsid w:val="007C3483"/>
    <w:pPr>
      <w:spacing w:after="0"/>
      <w:ind w:left="880"/>
    </w:pPr>
    <w:rPr>
      <w:sz w:val="18"/>
      <w:szCs w:val="18"/>
    </w:rPr>
  </w:style>
  <w:style w:type="paragraph" w:styleId="TDC6">
    <w:name w:val="toc 6"/>
    <w:basedOn w:val="Normal"/>
    <w:next w:val="Normal"/>
    <w:autoRedefine/>
    <w:uiPriority w:val="39"/>
    <w:unhideWhenUsed/>
    <w:rsid w:val="007C3483"/>
    <w:pPr>
      <w:spacing w:after="0"/>
      <w:ind w:left="1100"/>
    </w:pPr>
    <w:rPr>
      <w:sz w:val="18"/>
      <w:szCs w:val="18"/>
    </w:rPr>
  </w:style>
  <w:style w:type="paragraph" w:styleId="TDC7">
    <w:name w:val="toc 7"/>
    <w:basedOn w:val="Normal"/>
    <w:next w:val="Normal"/>
    <w:autoRedefine/>
    <w:uiPriority w:val="39"/>
    <w:unhideWhenUsed/>
    <w:rsid w:val="007C3483"/>
    <w:pPr>
      <w:spacing w:after="0"/>
      <w:ind w:left="1320"/>
    </w:pPr>
    <w:rPr>
      <w:sz w:val="18"/>
      <w:szCs w:val="18"/>
    </w:rPr>
  </w:style>
  <w:style w:type="paragraph" w:styleId="TDC8">
    <w:name w:val="toc 8"/>
    <w:basedOn w:val="Normal"/>
    <w:next w:val="Normal"/>
    <w:autoRedefine/>
    <w:uiPriority w:val="39"/>
    <w:unhideWhenUsed/>
    <w:rsid w:val="007C3483"/>
    <w:pPr>
      <w:spacing w:after="0"/>
      <w:ind w:left="1540"/>
    </w:pPr>
    <w:rPr>
      <w:sz w:val="18"/>
      <w:szCs w:val="18"/>
    </w:rPr>
  </w:style>
  <w:style w:type="paragraph" w:styleId="TDC9">
    <w:name w:val="toc 9"/>
    <w:basedOn w:val="Normal"/>
    <w:next w:val="Normal"/>
    <w:autoRedefine/>
    <w:uiPriority w:val="39"/>
    <w:unhideWhenUsed/>
    <w:rsid w:val="007C3483"/>
    <w:pPr>
      <w:spacing w:after="0"/>
      <w:ind w:left="1760"/>
    </w:pPr>
    <w:rPr>
      <w:sz w:val="18"/>
      <w:szCs w:val="18"/>
    </w:rPr>
  </w:style>
  <w:style w:type="paragraph" w:styleId="Tabladeilustraciones">
    <w:name w:val="table of figures"/>
    <w:basedOn w:val="Normal"/>
    <w:next w:val="Normal"/>
    <w:uiPriority w:val="99"/>
    <w:unhideWhenUsed/>
    <w:rsid w:val="007C3483"/>
    <w:pPr>
      <w:spacing w:after="0"/>
      <w:ind w:left="440" w:hanging="440"/>
    </w:pPr>
    <w:rPr>
      <w:b/>
      <w:bCs/>
      <w:sz w:val="20"/>
      <w:szCs w:val="20"/>
    </w:rPr>
  </w:style>
  <w:style w:type="paragraph" w:styleId="Encabezado">
    <w:name w:val="header"/>
    <w:basedOn w:val="Normal"/>
    <w:link w:val="EncabezadoCar"/>
    <w:uiPriority w:val="99"/>
    <w:unhideWhenUsed/>
    <w:rsid w:val="00571D5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71D5D"/>
  </w:style>
  <w:style w:type="paragraph" w:styleId="Piedepgina">
    <w:name w:val="footer"/>
    <w:basedOn w:val="Normal"/>
    <w:link w:val="PiedepginaCar"/>
    <w:uiPriority w:val="99"/>
    <w:unhideWhenUsed/>
    <w:rsid w:val="00571D5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71D5D"/>
  </w:style>
  <w:style w:type="character" w:styleId="Textodelmarcadordeposicin">
    <w:name w:val="Placeholder Text"/>
    <w:basedOn w:val="Fuentedeprrafopredeter"/>
    <w:uiPriority w:val="99"/>
    <w:semiHidden/>
    <w:rsid w:val="0056742A"/>
    <w:rPr>
      <w:color w:val="808080"/>
    </w:rPr>
  </w:style>
  <w:style w:type="character" w:styleId="Hipervnculo">
    <w:name w:val="Hyperlink"/>
    <w:basedOn w:val="Fuentedeprrafopredeter"/>
    <w:uiPriority w:val="99"/>
    <w:unhideWhenUsed/>
    <w:rsid w:val="00B272D4"/>
    <w:rPr>
      <w:color w:val="D26900" w:themeColor="hyperlink"/>
      <w:u w:val="single"/>
    </w:rPr>
  </w:style>
  <w:style w:type="character" w:customStyle="1" w:styleId="Ttulo2Car">
    <w:name w:val="Título 2 Car"/>
    <w:basedOn w:val="Fuentedeprrafopredeter"/>
    <w:link w:val="Ttulo2"/>
    <w:uiPriority w:val="9"/>
    <w:rsid w:val="00F308D9"/>
    <w:rPr>
      <w:rFonts w:asciiTheme="majorHAnsi" w:eastAsiaTheme="majorEastAsia" w:hAnsiTheme="majorHAnsi" w:cstheme="majorBidi"/>
      <w:b/>
      <w:bCs/>
      <w:color w:val="AD0101" w:themeColor="accent1"/>
      <w:sz w:val="26"/>
      <w:szCs w:val="26"/>
    </w:rPr>
  </w:style>
  <w:style w:type="character" w:customStyle="1" w:styleId="Ttulo3Car">
    <w:name w:val="Título 3 Car"/>
    <w:basedOn w:val="Fuentedeprrafopredeter"/>
    <w:link w:val="Ttulo3"/>
    <w:uiPriority w:val="9"/>
    <w:rsid w:val="00F308D9"/>
    <w:rPr>
      <w:rFonts w:asciiTheme="majorHAnsi" w:eastAsiaTheme="majorEastAsia" w:hAnsiTheme="majorHAnsi" w:cstheme="majorBidi"/>
      <w:b/>
      <w:bCs/>
      <w:color w:val="AD0101" w:themeColor="accent1"/>
    </w:rPr>
  </w:style>
  <w:style w:type="character" w:customStyle="1" w:styleId="Ttulo4Car">
    <w:name w:val="Título 4 Car"/>
    <w:basedOn w:val="Fuentedeprrafopredeter"/>
    <w:link w:val="Ttulo4"/>
    <w:uiPriority w:val="9"/>
    <w:rsid w:val="00E47FF7"/>
    <w:rPr>
      <w:rFonts w:asciiTheme="majorHAnsi" w:eastAsiaTheme="majorEastAsia" w:hAnsiTheme="majorHAnsi" w:cstheme="majorBidi"/>
      <w:b/>
      <w:bCs/>
      <w:i/>
      <w:iCs/>
      <w:color w:val="AD0101" w:themeColor="accent1"/>
    </w:rPr>
  </w:style>
  <w:style w:type="character" w:customStyle="1" w:styleId="Ttulo5Car">
    <w:name w:val="Título 5 Car"/>
    <w:basedOn w:val="Fuentedeprrafopredeter"/>
    <w:link w:val="Ttulo5"/>
    <w:uiPriority w:val="9"/>
    <w:rsid w:val="005C29E5"/>
    <w:rPr>
      <w:rFonts w:asciiTheme="majorHAnsi" w:eastAsiaTheme="majorEastAsia" w:hAnsiTheme="majorHAnsi" w:cstheme="majorBidi"/>
      <w:color w:val="550000" w:themeColor="accent1" w:themeShade="7F"/>
    </w:rPr>
  </w:style>
  <w:style w:type="character" w:customStyle="1" w:styleId="Ttulo6Car">
    <w:name w:val="Título 6 Car"/>
    <w:basedOn w:val="Fuentedeprrafopredeter"/>
    <w:link w:val="Ttulo6"/>
    <w:uiPriority w:val="9"/>
    <w:semiHidden/>
    <w:rsid w:val="008A6017"/>
    <w:rPr>
      <w:rFonts w:asciiTheme="majorHAnsi" w:eastAsiaTheme="majorEastAsia" w:hAnsiTheme="majorHAnsi" w:cstheme="majorBidi"/>
      <w:i/>
      <w:iCs/>
      <w:color w:val="550000" w:themeColor="accent1" w:themeShade="7F"/>
    </w:rPr>
  </w:style>
  <w:style w:type="character" w:customStyle="1" w:styleId="Ttulo7Car">
    <w:name w:val="Título 7 Car"/>
    <w:basedOn w:val="Fuentedeprrafopredeter"/>
    <w:link w:val="Ttulo7"/>
    <w:uiPriority w:val="9"/>
    <w:semiHidden/>
    <w:rsid w:val="008A601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A601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A6017"/>
    <w:rPr>
      <w:rFonts w:asciiTheme="majorHAnsi" w:eastAsiaTheme="majorEastAsia" w:hAnsiTheme="majorHAnsi" w:cstheme="majorBidi"/>
      <w:i/>
      <w:iCs/>
      <w:color w:val="404040" w:themeColor="text1" w:themeTint="BF"/>
      <w:sz w:val="20"/>
      <w:szCs w:val="20"/>
    </w:rPr>
  </w:style>
  <w:style w:type="paragraph" w:styleId="Epgrafe">
    <w:name w:val="caption"/>
    <w:basedOn w:val="Normal"/>
    <w:next w:val="Normal"/>
    <w:uiPriority w:val="35"/>
    <w:unhideWhenUsed/>
    <w:qFormat/>
    <w:rsid w:val="00730EF9"/>
    <w:pPr>
      <w:spacing w:after="0" w:line="240" w:lineRule="auto"/>
      <w:jc w:val="left"/>
    </w:pPr>
    <w:rPr>
      <w:b/>
      <w:bCs/>
      <w:i/>
      <w:szCs w:val="18"/>
    </w:rPr>
  </w:style>
  <w:style w:type="paragraph" w:styleId="Prrafodelista">
    <w:name w:val="List Paragraph"/>
    <w:basedOn w:val="Normal"/>
    <w:uiPriority w:val="34"/>
    <w:qFormat/>
    <w:rsid w:val="002A60F6"/>
    <w:pPr>
      <w:ind w:left="720"/>
      <w:contextualSpacing/>
    </w:pPr>
  </w:style>
  <w:style w:type="table" w:styleId="Tablaconcuadrcula">
    <w:name w:val="Table Grid"/>
    <w:basedOn w:val="Tablanormal"/>
    <w:uiPriority w:val="59"/>
    <w:rsid w:val="003F74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dice1">
    <w:name w:val="index 1"/>
    <w:basedOn w:val="Normal"/>
    <w:next w:val="Normal"/>
    <w:autoRedefine/>
    <w:uiPriority w:val="99"/>
    <w:unhideWhenUsed/>
    <w:rsid w:val="00C12E10"/>
    <w:pPr>
      <w:spacing w:after="0"/>
      <w:ind w:left="220" w:hanging="220"/>
    </w:pPr>
    <w:rPr>
      <w:sz w:val="18"/>
      <w:szCs w:val="18"/>
    </w:rPr>
  </w:style>
  <w:style w:type="paragraph" w:styleId="ndice2">
    <w:name w:val="index 2"/>
    <w:basedOn w:val="Normal"/>
    <w:next w:val="Normal"/>
    <w:autoRedefine/>
    <w:uiPriority w:val="99"/>
    <w:unhideWhenUsed/>
    <w:rsid w:val="00C12E10"/>
    <w:pPr>
      <w:spacing w:after="0"/>
      <w:ind w:left="440" w:hanging="220"/>
    </w:pPr>
    <w:rPr>
      <w:sz w:val="18"/>
      <w:szCs w:val="18"/>
    </w:rPr>
  </w:style>
  <w:style w:type="paragraph" w:styleId="ndice3">
    <w:name w:val="index 3"/>
    <w:basedOn w:val="Normal"/>
    <w:next w:val="Normal"/>
    <w:autoRedefine/>
    <w:uiPriority w:val="99"/>
    <w:unhideWhenUsed/>
    <w:rsid w:val="00C12E10"/>
    <w:pPr>
      <w:spacing w:after="0"/>
      <w:ind w:left="660" w:hanging="220"/>
    </w:pPr>
    <w:rPr>
      <w:sz w:val="18"/>
      <w:szCs w:val="18"/>
    </w:rPr>
  </w:style>
  <w:style w:type="paragraph" w:styleId="ndice4">
    <w:name w:val="index 4"/>
    <w:basedOn w:val="Normal"/>
    <w:next w:val="Normal"/>
    <w:autoRedefine/>
    <w:uiPriority w:val="99"/>
    <w:unhideWhenUsed/>
    <w:rsid w:val="00C12E10"/>
    <w:pPr>
      <w:spacing w:after="0"/>
      <w:ind w:left="880" w:hanging="220"/>
    </w:pPr>
    <w:rPr>
      <w:sz w:val="18"/>
      <w:szCs w:val="18"/>
    </w:rPr>
  </w:style>
  <w:style w:type="paragraph" w:styleId="ndice5">
    <w:name w:val="index 5"/>
    <w:basedOn w:val="Normal"/>
    <w:next w:val="Normal"/>
    <w:autoRedefine/>
    <w:uiPriority w:val="99"/>
    <w:unhideWhenUsed/>
    <w:rsid w:val="00C12E10"/>
    <w:pPr>
      <w:spacing w:after="0"/>
      <w:ind w:left="1100" w:hanging="220"/>
    </w:pPr>
    <w:rPr>
      <w:sz w:val="18"/>
      <w:szCs w:val="18"/>
    </w:rPr>
  </w:style>
  <w:style w:type="paragraph" w:styleId="ndice6">
    <w:name w:val="index 6"/>
    <w:basedOn w:val="Normal"/>
    <w:next w:val="Normal"/>
    <w:autoRedefine/>
    <w:uiPriority w:val="99"/>
    <w:unhideWhenUsed/>
    <w:rsid w:val="00C12E10"/>
    <w:pPr>
      <w:spacing w:after="0"/>
      <w:ind w:left="1320" w:hanging="220"/>
    </w:pPr>
    <w:rPr>
      <w:sz w:val="18"/>
      <w:szCs w:val="18"/>
    </w:rPr>
  </w:style>
  <w:style w:type="paragraph" w:styleId="ndice7">
    <w:name w:val="index 7"/>
    <w:basedOn w:val="Normal"/>
    <w:next w:val="Normal"/>
    <w:autoRedefine/>
    <w:uiPriority w:val="99"/>
    <w:unhideWhenUsed/>
    <w:rsid w:val="00C12E10"/>
    <w:pPr>
      <w:spacing w:after="0"/>
      <w:ind w:left="1540" w:hanging="220"/>
    </w:pPr>
    <w:rPr>
      <w:sz w:val="18"/>
      <w:szCs w:val="18"/>
    </w:rPr>
  </w:style>
  <w:style w:type="paragraph" w:styleId="ndice8">
    <w:name w:val="index 8"/>
    <w:basedOn w:val="Normal"/>
    <w:next w:val="Normal"/>
    <w:autoRedefine/>
    <w:uiPriority w:val="99"/>
    <w:unhideWhenUsed/>
    <w:rsid w:val="00C12E10"/>
    <w:pPr>
      <w:spacing w:after="0"/>
      <w:ind w:left="1760" w:hanging="220"/>
    </w:pPr>
    <w:rPr>
      <w:sz w:val="18"/>
      <w:szCs w:val="18"/>
    </w:rPr>
  </w:style>
  <w:style w:type="paragraph" w:styleId="ndice9">
    <w:name w:val="index 9"/>
    <w:basedOn w:val="Normal"/>
    <w:next w:val="Normal"/>
    <w:autoRedefine/>
    <w:uiPriority w:val="99"/>
    <w:unhideWhenUsed/>
    <w:rsid w:val="00C12E10"/>
    <w:pPr>
      <w:spacing w:after="0"/>
      <w:ind w:left="1980" w:hanging="220"/>
    </w:pPr>
    <w:rPr>
      <w:sz w:val="18"/>
      <w:szCs w:val="18"/>
    </w:rPr>
  </w:style>
  <w:style w:type="paragraph" w:styleId="Ttulodendice">
    <w:name w:val="index heading"/>
    <w:basedOn w:val="Normal"/>
    <w:next w:val="ndice1"/>
    <w:uiPriority w:val="99"/>
    <w:unhideWhenUsed/>
    <w:rsid w:val="00C12E10"/>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b/>
      <w:bCs/>
    </w:rPr>
  </w:style>
  <w:style w:type="paragraph" w:customStyle="1" w:styleId="CdigoFuente">
    <w:name w:val="Código Fuente"/>
    <w:basedOn w:val="Normal"/>
    <w:rsid w:val="00606501"/>
    <w:pPr>
      <w:pBdr>
        <w:top w:val="single" w:sz="12" w:space="1" w:color="000000" w:themeColor="text1"/>
        <w:left w:val="single" w:sz="12" w:space="4" w:color="000000" w:themeColor="text1"/>
        <w:bottom w:val="single" w:sz="12" w:space="1" w:color="000000" w:themeColor="text1"/>
        <w:right w:val="single" w:sz="12" w:space="4" w:color="000000" w:themeColor="text1"/>
      </w:pBdr>
      <w:autoSpaceDE w:val="0"/>
      <w:autoSpaceDN w:val="0"/>
      <w:adjustRightInd w:val="0"/>
      <w:spacing w:after="0" w:line="240" w:lineRule="auto"/>
    </w:pPr>
    <w:rPr>
      <w:rFonts w:ascii="Courier New" w:hAnsi="Courier New" w:cs="Courier New"/>
      <w:noProof/>
      <w:sz w:val="16"/>
      <w:szCs w:val="20"/>
    </w:rPr>
  </w:style>
  <w:style w:type="paragraph" w:customStyle="1" w:styleId="western">
    <w:name w:val="western"/>
    <w:basedOn w:val="Normal"/>
    <w:rsid w:val="0004146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nfasis">
    <w:name w:val="Emphasis"/>
    <w:basedOn w:val="Fuentedeprrafopredeter"/>
    <w:uiPriority w:val="20"/>
    <w:qFormat/>
    <w:rsid w:val="00EE256C"/>
    <w:rPr>
      <w:i/>
      <w:iCs/>
    </w:rPr>
  </w:style>
  <w:style w:type="character" w:styleId="Hipervnculovisitado">
    <w:name w:val="FollowedHyperlink"/>
    <w:basedOn w:val="Fuentedeprrafopredeter"/>
    <w:uiPriority w:val="99"/>
    <w:semiHidden/>
    <w:unhideWhenUsed/>
    <w:rsid w:val="001E6F28"/>
    <w:rPr>
      <w:color w:val="D89243" w:themeColor="followedHyperlink"/>
      <w:u w:val="single"/>
    </w:rPr>
  </w:style>
  <w:style w:type="character" w:customStyle="1" w:styleId="apple-style-span">
    <w:name w:val="apple-style-span"/>
    <w:basedOn w:val="Fuentedeprrafopredeter"/>
    <w:rsid w:val="00716004"/>
  </w:style>
  <w:style w:type="character" w:customStyle="1" w:styleId="apple-converted-space">
    <w:name w:val="apple-converted-space"/>
    <w:basedOn w:val="Fuentedeprrafopredeter"/>
    <w:rsid w:val="00716004"/>
  </w:style>
  <w:style w:type="table" w:styleId="Sombreadomedio2-nfasis1">
    <w:name w:val="Medium Shading 2 Accent 1"/>
    <w:basedOn w:val="Tablanormal"/>
    <w:uiPriority w:val="64"/>
    <w:rsid w:val="00BE581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D010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D0101" w:themeFill="accent1"/>
      </w:tcPr>
    </w:tblStylePr>
    <w:tblStylePr w:type="lastCol">
      <w:rPr>
        <w:b/>
        <w:bCs/>
        <w:color w:val="FFFFFF" w:themeColor="background1"/>
      </w:rPr>
      <w:tblPr/>
      <w:tcPr>
        <w:tcBorders>
          <w:left w:val="nil"/>
          <w:right w:val="nil"/>
          <w:insideH w:val="nil"/>
          <w:insideV w:val="nil"/>
        </w:tcBorders>
        <w:shd w:val="clear" w:color="auto" w:fill="AD010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Textonotaalfinal">
    <w:name w:val="endnote text"/>
    <w:basedOn w:val="Normal"/>
    <w:link w:val="TextonotaalfinalCar"/>
    <w:uiPriority w:val="99"/>
    <w:unhideWhenUsed/>
    <w:rsid w:val="00576522"/>
    <w:pPr>
      <w:spacing w:after="0" w:line="240" w:lineRule="auto"/>
    </w:pPr>
    <w:rPr>
      <w:sz w:val="20"/>
      <w:szCs w:val="20"/>
    </w:rPr>
  </w:style>
  <w:style w:type="character" w:customStyle="1" w:styleId="TextonotaalfinalCar">
    <w:name w:val="Texto nota al final Car"/>
    <w:basedOn w:val="Fuentedeprrafopredeter"/>
    <w:link w:val="Textonotaalfinal"/>
    <w:uiPriority w:val="99"/>
    <w:rsid w:val="00576522"/>
    <w:rPr>
      <w:sz w:val="20"/>
      <w:szCs w:val="20"/>
    </w:rPr>
  </w:style>
  <w:style w:type="character" w:styleId="Refdenotaalfinal">
    <w:name w:val="endnote reference"/>
    <w:basedOn w:val="Fuentedeprrafopredeter"/>
    <w:uiPriority w:val="99"/>
    <w:semiHidden/>
    <w:unhideWhenUsed/>
    <w:rsid w:val="00576522"/>
    <w:rPr>
      <w:vertAlign w:val="superscript"/>
    </w:rPr>
  </w:style>
  <w:style w:type="character" w:customStyle="1" w:styleId="elsevierstyleitalic">
    <w:name w:val="elsevierstyleitalic"/>
    <w:basedOn w:val="Fuentedeprrafopredeter"/>
    <w:rsid w:val="00576522"/>
  </w:style>
  <w:style w:type="character" w:customStyle="1" w:styleId="elsevierstylesup">
    <w:name w:val="elsevierstylesup"/>
    <w:basedOn w:val="Fuentedeprrafopredeter"/>
    <w:rsid w:val="00576522"/>
  </w:style>
  <w:style w:type="paragraph" w:styleId="Sinespaciado">
    <w:name w:val="No Spacing"/>
    <w:uiPriority w:val="1"/>
    <w:qFormat/>
    <w:rsid w:val="00F632EC"/>
    <w:pPr>
      <w:spacing w:after="0" w:line="240" w:lineRule="auto"/>
      <w:jc w:val="both"/>
    </w:pPr>
  </w:style>
  <w:style w:type="table" w:styleId="Listaoscura-nfasis5">
    <w:name w:val="Dark List Accent 5"/>
    <w:basedOn w:val="Tablanormal"/>
    <w:uiPriority w:val="70"/>
    <w:rsid w:val="007A51F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24E5B"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262D"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3A43"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3A43" w:themeFill="accent5" w:themeFillShade="BF"/>
      </w:tcPr>
    </w:tblStylePr>
    <w:tblStylePr w:type="band1Vert">
      <w:tblPr/>
      <w:tcPr>
        <w:tcBorders>
          <w:top w:val="nil"/>
          <w:left w:val="nil"/>
          <w:bottom w:val="nil"/>
          <w:right w:val="nil"/>
          <w:insideH w:val="nil"/>
          <w:insideV w:val="nil"/>
        </w:tcBorders>
        <w:shd w:val="clear" w:color="auto" w:fill="313A43" w:themeFill="accent5" w:themeFillShade="BF"/>
      </w:tcPr>
    </w:tblStylePr>
    <w:tblStylePr w:type="band1Horz">
      <w:tblPr/>
      <w:tcPr>
        <w:tcBorders>
          <w:top w:val="nil"/>
          <w:left w:val="nil"/>
          <w:bottom w:val="nil"/>
          <w:right w:val="nil"/>
          <w:insideH w:val="nil"/>
          <w:insideV w:val="nil"/>
        </w:tcBorders>
        <w:shd w:val="clear" w:color="auto" w:fill="313A43" w:themeFill="accent5" w:themeFillShade="BF"/>
      </w:tcPr>
    </w:tblStylePr>
  </w:style>
  <w:style w:type="table" w:styleId="Listaoscura-nfasis3">
    <w:name w:val="Dark List Accent 3"/>
    <w:basedOn w:val="Tablanormal"/>
    <w:uiPriority w:val="70"/>
    <w:rsid w:val="00AA4566"/>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C956E"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94B33"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86704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86704C" w:themeFill="accent3" w:themeFillShade="BF"/>
      </w:tcPr>
    </w:tblStylePr>
    <w:tblStylePr w:type="band1Vert">
      <w:tblPr/>
      <w:tcPr>
        <w:tcBorders>
          <w:top w:val="nil"/>
          <w:left w:val="nil"/>
          <w:bottom w:val="nil"/>
          <w:right w:val="nil"/>
          <w:insideH w:val="nil"/>
          <w:insideV w:val="nil"/>
        </w:tcBorders>
        <w:shd w:val="clear" w:color="auto" w:fill="86704C" w:themeFill="accent3" w:themeFillShade="BF"/>
      </w:tcPr>
    </w:tblStylePr>
    <w:tblStylePr w:type="band1Horz">
      <w:tblPr/>
      <w:tcPr>
        <w:tcBorders>
          <w:top w:val="nil"/>
          <w:left w:val="nil"/>
          <w:bottom w:val="nil"/>
          <w:right w:val="nil"/>
          <w:insideH w:val="nil"/>
          <w:insideV w:val="nil"/>
        </w:tcBorders>
        <w:shd w:val="clear" w:color="auto" w:fill="86704C" w:themeFill="accent3" w:themeFillShade="BF"/>
      </w:tcPr>
    </w:tblStylePr>
  </w:style>
  <w:style w:type="table" w:styleId="Cuadrculamedia3-nfasis2">
    <w:name w:val="Medium Grid 3 Accent 2"/>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ED7D3"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26056"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26056"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CAE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CAEA6" w:themeFill="accent2" w:themeFillTint="7F"/>
      </w:tcPr>
    </w:tblStylePr>
  </w:style>
  <w:style w:type="table" w:styleId="Cuadrculamedia3">
    <w:name w:val="Medium Grid 3"/>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3-nfasis5">
    <w:name w:val="Medium Grid 3 Accent 5"/>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CD3DA"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24E5B"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24E5B"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24E5B"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24E5B"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9A6B5"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9A6B5" w:themeFill="accent5" w:themeFillTint="7F"/>
      </w:tcPr>
    </w:tblStylePr>
  </w:style>
  <w:style w:type="paragraph" w:styleId="NormalWeb">
    <w:name w:val="Normal (Web)"/>
    <w:basedOn w:val="Normal"/>
    <w:uiPriority w:val="99"/>
    <w:unhideWhenUsed/>
    <w:rsid w:val="00C04C42"/>
    <w:pPr>
      <w:spacing w:before="100" w:beforeAutospacing="1" w:after="100" w:afterAutospacing="1" w:line="240" w:lineRule="auto"/>
      <w:jc w:val="left"/>
    </w:pPr>
    <w:rPr>
      <w:rFonts w:ascii="Times New Roman" w:eastAsiaTheme="minorEastAsia" w:hAnsi="Times New Roman" w:cs="Times New Roman"/>
      <w:sz w:val="24"/>
      <w:szCs w:val="24"/>
      <w:lang w:eastAsia="es-ES"/>
    </w:rPr>
  </w:style>
  <w:style w:type="table" w:styleId="Cuadrculamedia3-nfasis3">
    <w:name w:val="Medium Grid 3 Accent 3"/>
    <w:basedOn w:val="Tablanormal"/>
    <w:uiPriority w:val="69"/>
    <w:rsid w:val="006B5E99"/>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AE4DB"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C956E"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C956E"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C956E"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C956E"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5CAB6"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5CAB6" w:themeFill="accent3" w:themeFillTint="7F"/>
      </w:tcPr>
    </w:tblStylePr>
  </w:style>
  <w:style w:type="table" w:styleId="Cuadrculamedia3-nfasis4">
    <w:name w:val="Medium Grid 3 Accent 4"/>
    <w:basedOn w:val="Tablanormal"/>
    <w:uiPriority w:val="69"/>
    <w:rsid w:val="0090528B"/>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E2E9"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8DA9"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8DA9"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8DA9"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8DA9"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C5D4"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C5D4" w:themeFill="accent4" w:themeFillTint="7F"/>
      </w:tcPr>
    </w:tblStylePr>
  </w:style>
  <w:style w:type="table" w:styleId="Sombreadomedio2-nfasis2">
    <w:name w:val="Medium Shading 2 Accent 2"/>
    <w:basedOn w:val="Tablanormal"/>
    <w:uiPriority w:val="64"/>
    <w:rsid w:val="0090528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26056"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26056" w:themeFill="accent2"/>
      </w:tcPr>
    </w:tblStylePr>
    <w:tblStylePr w:type="lastCol">
      <w:rPr>
        <w:b/>
        <w:bCs/>
        <w:color w:val="FFFFFF" w:themeColor="background1"/>
      </w:rPr>
      <w:tblPr/>
      <w:tcPr>
        <w:tcBorders>
          <w:left w:val="nil"/>
          <w:right w:val="nil"/>
          <w:insideH w:val="nil"/>
          <w:insideV w:val="nil"/>
        </w:tcBorders>
        <w:shd w:val="clear" w:color="auto" w:fill="726056"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oscura-nfasis4">
    <w:name w:val="Dark List Accent 4"/>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8DA9"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B4458"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96784"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96784" w:themeFill="accent4" w:themeFillShade="BF"/>
      </w:tcPr>
    </w:tblStylePr>
    <w:tblStylePr w:type="band1Vert">
      <w:tblPr/>
      <w:tcPr>
        <w:tcBorders>
          <w:top w:val="nil"/>
          <w:left w:val="nil"/>
          <w:bottom w:val="nil"/>
          <w:right w:val="nil"/>
          <w:insideH w:val="nil"/>
          <w:insideV w:val="nil"/>
        </w:tcBorders>
        <w:shd w:val="clear" w:color="auto" w:fill="596784" w:themeFill="accent4" w:themeFillShade="BF"/>
      </w:tcPr>
    </w:tblStylePr>
    <w:tblStylePr w:type="band1Horz">
      <w:tblPr/>
      <w:tcPr>
        <w:tcBorders>
          <w:top w:val="nil"/>
          <w:left w:val="nil"/>
          <w:bottom w:val="nil"/>
          <w:right w:val="nil"/>
          <w:insideH w:val="nil"/>
          <w:insideV w:val="nil"/>
        </w:tcBorders>
        <w:shd w:val="clear" w:color="auto" w:fill="596784" w:themeFill="accent4" w:themeFillShade="BF"/>
      </w:tcPr>
    </w:tblStylePr>
  </w:style>
  <w:style w:type="table" w:styleId="Listaoscura">
    <w:name w:val="Dark List"/>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Listaoscura-nfasis1">
    <w:name w:val="Dark List Accent 1"/>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D0101"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5000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810000"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810000" w:themeFill="accent1" w:themeFillShade="BF"/>
      </w:tcPr>
    </w:tblStylePr>
    <w:tblStylePr w:type="band1Vert">
      <w:tblPr/>
      <w:tcPr>
        <w:tcBorders>
          <w:top w:val="nil"/>
          <w:left w:val="nil"/>
          <w:bottom w:val="nil"/>
          <w:right w:val="nil"/>
          <w:insideH w:val="nil"/>
          <w:insideV w:val="nil"/>
        </w:tcBorders>
        <w:shd w:val="clear" w:color="auto" w:fill="810000" w:themeFill="accent1" w:themeFillShade="BF"/>
      </w:tcPr>
    </w:tblStylePr>
    <w:tblStylePr w:type="band1Horz">
      <w:tblPr/>
      <w:tcPr>
        <w:tcBorders>
          <w:top w:val="nil"/>
          <w:left w:val="nil"/>
          <w:bottom w:val="nil"/>
          <w:right w:val="nil"/>
          <w:insideH w:val="nil"/>
          <w:insideV w:val="nil"/>
        </w:tcBorders>
        <w:shd w:val="clear" w:color="auto" w:fill="810000" w:themeFill="accent1" w:themeFillShade="BF"/>
      </w:tcPr>
    </w:tblStylePr>
  </w:style>
  <w:style w:type="table" w:styleId="Sombreadomedio2-nfasis5">
    <w:name w:val="Medium Shading 2 Accent 5"/>
    <w:basedOn w:val="Tablanormal"/>
    <w:uiPriority w:val="64"/>
    <w:rsid w:val="0090528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24E5B"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24E5B" w:themeFill="accent5"/>
      </w:tcPr>
    </w:tblStylePr>
    <w:tblStylePr w:type="lastCol">
      <w:rPr>
        <w:b/>
        <w:bCs/>
        <w:color w:val="FFFFFF" w:themeColor="background1"/>
      </w:rPr>
      <w:tblPr/>
      <w:tcPr>
        <w:tcBorders>
          <w:left w:val="nil"/>
          <w:right w:val="nil"/>
          <w:insideH w:val="nil"/>
          <w:insideV w:val="nil"/>
        </w:tcBorders>
        <w:shd w:val="clear" w:color="auto" w:fill="424E5B"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uadrculaclara-nfasis6">
    <w:name w:val="Light Grid Accent 6"/>
    <w:basedOn w:val="Tablanormal"/>
    <w:uiPriority w:val="62"/>
    <w:rsid w:val="0090528B"/>
    <w:pPr>
      <w:spacing w:after="0" w:line="240" w:lineRule="auto"/>
    </w:pPr>
    <w:tblPr>
      <w:tblStyleRowBandSize w:val="1"/>
      <w:tblStyleColBandSize w:val="1"/>
      <w:tblInd w:w="0" w:type="dxa"/>
      <w:tblBorders>
        <w:top w:val="single" w:sz="8" w:space="0" w:color="730E00" w:themeColor="accent6"/>
        <w:left w:val="single" w:sz="8" w:space="0" w:color="730E00" w:themeColor="accent6"/>
        <w:bottom w:val="single" w:sz="8" w:space="0" w:color="730E00" w:themeColor="accent6"/>
        <w:right w:val="single" w:sz="8" w:space="0" w:color="730E00" w:themeColor="accent6"/>
        <w:insideH w:val="single" w:sz="8" w:space="0" w:color="730E00" w:themeColor="accent6"/>
        <w:insideV w:val="single" w:sz="8" w:space="0" w:color="730E00"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730E00" w:themeColor="accent6"/>
          <w:left w:val="single" w:sz="8" w:space="0" w:color="730E00" w:themeColor="accent6"/>
          <w:bottom w:val="single" w:sz="18" w:space="0" w:color="730E00" w:themeColor="accent6"/>
          <w:right w:val="single" w:sz="8" w:space="0" w:color="730E00" w:themeColor="accent6"/>
          <w:insideH w:val="nil"/>
          <w:insideV w:val="single" w:sz="8" w:space="0" w:color="730E00"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30E00" w:themeColor="accent6"/>
          <w:left w:val="single" w:sz="8" w:space="0" w:color="730E00" w:themeColor="accent6"/>
          <w:bottom w:val="single" w:sz="8" w:space="0" w:color="730E00" w:themeColor="accent6"/>
          <w:right w:val="single" w:sz="8" w:space="0" w:color="730E00" w:themeColor="accent6"/>
          <w:insideH w:val="nil"/>
          <w:insideV w:val="single" w:sz="8" w:space="0" w:color="730E00"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30E00" w:themeColor="accent6"/>
          <w:left w:val="single" w:sz="8" w:space="0" w:color="730E00" w:themeColor="accent6"/>
          <w:bottom w:val="single" w:sz="8" w:space="0" w:color="730E00" w:themeColor="accent6"/>
          <w:right w:val="single" w:sz="8" w:space="0" w:color="730E00" w:themeColor="accent6"/>
        </w:tcBorders>
      </w:tcPr>
    </w:tblStylePr>
    <w:tblStylePr w:type="band1Vert">
      <w:tblPr/>
      <w:tcPr>
        <w:tcBorders>
          <w:top w:val="single" w:sz="8" w:space="0" w:color="730E00" w:themeColor="accent6"/>
          <w:left w:val="single" w:sz="8" w:space="0" w:color="730E00" w:themeColor="accent6"/>
          <w:bottom w:val="single" w:sz="8" w:space="0" w:color="730E00" w:themeColor="accent6"/>
          <w:right w:val="single" w:sz="8" w:space="0" w:color="730E00" w:themeColor="accent6"/>
        </w:tcBorders>
        <w:shd w:val="clear" w:color="auto" w:fill="FFA99D" w:themeFill="accent6" w:themeFillTint="3F"/>
      </w:tcPr>
    </w:tblStylePr>
    <w:tblStylePr w:type="band1Horz">
      <w:tblPr/>
      <w:tcPr>
        <w:tcBorders>
          <w:top w:val="single" w:sz="8" w:space="0" w:color="730E00" w:themeColor="accent6"/>
          <w:left w:val="single" w:sz="8" w:space="0" w:color="730E00" w:themeColor="accent6"/>
          <w:bottom w:val="single" w:sz="8" w:space="0" w:color="730E00" w:themeColor="accent6"/>
          <w:right w:val="single" w:sz="8" w:space="0" w:color="730E00" w:themeColor="accent6"/>
          <w:insideV w:val="single" w:sz="8" w:space="0" w:color="730E00" w:themeColor="accent6"/>
        </w:tcBorders>
        <w:shd w:val="clear" w:color="auto" w:fill="FFA99D" w:themeFill="accent6" w:themeFillTint="3F"/>
      </w:tcPr>
    </w:tblStylePr>
    <w:tblStylePr w:type="band2Horz">
      <w:tblPr/>
      <w:tcPr>
        <w:tcBorders>
          <w:top w:val="single" w:sz="8" w:space="0" w:color="730E00" w:themeColor="accent6"/>
          <w:left w:val="single" w:sz="8" w:space="0" w:color="730E00" w:themeColor="accent6"/>
          <w:bottom w:val="single" w:sz="8" w:space="0" w:color="730E00" w:themeColor="accent6"/>
          <w:right w:val="single" w:sz="8" w:space="0" w:color="730E00" w:themeColor="accent6"/>
          <w:insideV w:val="single" w:sz="8" w:space="0" w:color="730E00" w:themeColor="accent6"/>
        </w:tcBorders>
      </w:tcPr>
    </w:tblStylePr>
  </w:style>
  <w:style w:type="table" w:styleId="Sombreadoclaro-nfasis3">
    <w:name w:val="Light Shading Accent 3"/>
    <w:basedOn w:val="Tablanormal"/>
    <w:uiPriority w:val="60"/>
    <w:rsid w:val="004A2FC1"/>
    <w:pPr>
      <w:spacing w:after="0" w:line="240" w:lineRule="auto"/>
    </w:pPr>
    <w:rPr>
      <w:color w:val="86704C" w:themeColor="accent3" w:themeShade="BF"/>
    </w:rPr>
    <w:tblPr>
      <w:tblStyleRowBandSize w:val="1"/>
      <w:tblStyleColBandSize w:val="1"/>
      <w:tblInd w:w="0" w:type="dxa"/>
      <w:tblBorders>
        <w:top w:val="single" w:sz="8" w:space="0" w:color="AC956E" w:themeColor="accent3"/>
        <w:bottom w:val="single" w:sz="8" w:space="0" w:color="AC956E"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C956E" w:themeColor="accent3"/>
          <w:left w:val="nil"/>
          <w:bottom w:val="single" w:sz="8" w:space="0" w:color="AC956E" w:themeColor="accent3"/>
          <w:right w:val="nil"/>
          <w:insideH w:val="nil"/>
          <w:insideV w:val="nil"/>
        </w:tcBorders>
      </w:tcPr>
    </w:tblStylePr>
    <w:tblStylePr w:type="lastRow">
      <w:pPr>
        <w:spacing w:before="0" w:after="0" w:line="240" w:lineRule="auto"/>
      </w:pPr>
      <w:rPr>
        <w:b/>
        <w:bCs/>
      </w:rPr>
      <w:tblPr/>
      <w:tcPr>
        <w:tcBorders>
          <w:top w:val="single" w:sz="8" w:space="0" w:color="AC956E" w:themeColor="accent3"/>
          <w:left w:val="nil"/>
          <w:bottom w:val="single" w:sz="8" w:space="0" w:color="AC956E"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AE4DB" w:themeFill="accent3" w:themeFillTint="3F"/>
      </w:tcPr>
    </w:tblStylePr>
    <w:tblStylePr w:type="band1Horz">
      <w:tblPr/>
      <w:tcPr>
        <w:tcBorders>
          <w:left w:val="nil"/>
          <w:right w:val="nil"/>
          <w:insideH w:val="nil"/>
          <w:insideV w:val="nil"/>
        </w:tcBorders>
        <w:shd w:val="clear" w:color="auto" w:fill="EAE4DB" w:themeFill="accent3" w:themeFillTint="3F"/>
      </w:tcPr>
    </w:tblStylePr>
  </w:style>
  <w:style w:type="table" w:styleId="Sombreadoclaro-nfasis2">
    <w:name w:val="Light Shading Accent 2"/>
    <w:basedOn w:val="Tablanormal"/>
    <w:uiPriority w:val="60"/>
    <w:rsid w:val="004A2FC1"/>
    <w:pPr>
      <w:spacing w:after="0" w:line="240" w:lineRule="auto"/>
    </w:pPr>
    <w:rPr>
      <w:color w:val="554740" w:themeColor="accent2" w:themeShade="BF"/>
    </w:rPr>
    <w:tblPr>
      <w:tblStyleRowBandSize w:val="1"/>
      <w:tblStyleColBandSize w:val="1"/>
      <w:tblInd w:w="0" w:type="dxa"/>
      <w:tblBorders>
        <w:top w:val="single" w:sz="8" w:space="0" w:color="726056" w:themeColor="accent2"/>
        <w:bottom w:val="single" w:sz="8" w:space="0" w:color="726056"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726056" w:themeColor="accent2"/>
          <w:left w:val="nil"/>
          <w:bottom w:val="single" w:sz="8" w:space="0" w:color="726056" w:themeColor="accent2"/>
          <w:right w:val="nil"/>
          <w:insideH w:val="nil"/>
          <w:insideV w:val="nil"/>
        </w:tcBorders>
      </w:tcPr>
    </w:tblStylePr>
    <w:tblStylePr w:type="lastRow">
      <w:pPr>
        <w:spacing w:before="0" w:after="0" w:line="240" w:lineRule="auto"/>
      </w:pPr>
      <w:rPr>
        <w:b/>
        <w:bCs/>
      </w:rPr>
      <w:tblPr/>
      <w:tcPr>
        <w:tcBorders>
          <w:top w:val="single" w:sz="8" w:space="0" w:color="726056" w:themeColor="accent2"/>
          <w:left w:val="nil"/>
          <w:bottom w:val="single" w:sz="8" w:space="0" w:color="726056"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ED7D3" w:themeFill="accent2" w:themeFillTint="3F"/>
      </w:tcPr>
    </w:tblStylePr>
    <w:tblStylePr w:type="band1Horz">
      <w:tblPr/>
      <w:tcPr>
        <w:tcBorders>
          <w:left w:val="nil"/>
          <w:right w:val="nil"/>
          <w:insideH w:val="nil"/>
          <w:insideV w:val="nil"/>
        </w:tcBorders>
        <w:shd w:val="clear" w:color="auto" w:fill="DED7D3" w:themeFill="accent2" w:themeFillTint="3F"/>
      </w:tcPr>
    </w:tblStylePr>
  </w:style>
  <w:style w:type="table" w:styleId="Sombreadoclaro-nfasis1">
    <w:name w:val="Light Shading Accent 1"/>
    <w:basedOn w:val="Tablanormal"/>
    <w:uiPriority w:val="60"/>
    <w:rsid w:val="004A2FC1"/>
    <w:pPr>
      <w:spacing w:after="0" w:line="240" w:lineRule="auto"/>
    </w:pPr>
    <w:rPr>
      <w:color w:val="810000" w:themeColor="accent1" w:themeShade="BF"/>
    </w:rPr>
    <w:tblPr>
      <w:tblStyleRowBandSize w:val="1"/>
      <w:tblStyleColBandSize w:val="1"/>
      <w:tblInd w:w="0" w:type="dxa"/>
      <w:tblBorders>
        <w:top w:val="single" w:sz="8" w:space="0" w:color="AD0101" w:themeColor="accent1"/>
        <w:bottom w:val="single" w:sz="8" w:space="0" w:color="AD0101"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D0101" w:themeColor="accent1"/>
          <w:left w:val="nil"/>
          <w:bottom w:val="single" w:sz="8" w:space="0" w:color="AD0101" w:themeColor="accent1"/>
          <w:right w:val="nil"/>
          <w:insideH w:val="nil"/>
          <w:insideV w:val="nil"/>
        </w:tcBorders>
      </w:tcPr>
    </w:tblStylePr>
    <w:tblStylePr w:type="lastRow">
      <w:pPr>
        <w:spacing w:before="0" w:after="0" w:line="240" w:lineRule="auto"/>
      </w:pPr>
      <w:rPr>
        <w:b/>
        <w:bCs/>
      </w:rPr>
      <w:tblPr/>
      <w:tcPr>
        <w:tcBorders>
          <w:top w:val="single" w:sz="8" w:space="0" w:color="AD0101" w:themeColor="accent1"/>
          <w:left w:val="nil"/>
          <w:bottom w:val="single" w:sz="8" w:space="0" w:color="AD010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EACAC" w:themeFill="accent1" w:themeFillTint="3F"/>
      </w:tcPr>
    </w:tblStylePr>
    <w:tblStylePr w:type="band1Horz">
      <w:tblPr/>
      <w:tcPr>
        <w:tcBorders>
          <w:left w:val="nil"/>
          <w:right w:val="nil"/>
          <w:insideH w:val="nil"/>
          <w:insideV w:val="nil"/>
        </w:tcBorders>
        <w:shd w:val="clear" w:color="auto" w:fill="FEACAC" w:themeFill="accent1" w:themeFillTint="3F"/>
      </w:tcPr>
    </w:tblStylePr>
  </w:style>
  <w:style w:type="table" w:styleId="Listaoscura-nfasis2">
    <w:name w:val="Dark List Accent 2"/>
    <w:basedOn w:val="Tablanormal"/>
    <w:uiPriority w:val="70"/>
    <w:rsid w:val="000D66ED"/>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726056"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82F2A"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554740"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554740" w:themeFill="accent2" w:themeFillShade="BF"/>
      </w:tcPr>
    </w:tblStylePr>
    <w:tblStylePr w:type="band1Vert">
      <w:tblPr/>
      <w:tcPr>
        <w:tcBorders>
          <w:top w:val="nil"/>
          <w:left w:val="nil"/>
          <w:bottom w:val="nil"/>
          <w:right w:val="nil"/>
          <w:insideH w:val="nil"/>
          <w:insideV w:val="nil"/>
        </w:tcBorders>
        <w:shd w:val="clear" w:color="auto" w:fill="554740" w:themeFill="accent2" w:themeFillShade="BF"/>
      </w:tcPr>
    </w:tblStylePr>
    <w:tblStylePr w:type="band1Horz">
      <w:tblPr/>
      <w:tcPr>
        <w:tcBorders>
          <w:top w:val="nil"/>
          <w:left w:val="nil"/>
          <w:bottom w:val="nil"/>
          <w:right w:val="nil"/>
          <w:insideH w:val="nil"/>
          <w:insideV w:val="nil"/>
        </w:tcBorders>
        <w:shd w:val="clear" w:color="auto" w:fill="554740" w:themeFill="accent2" w:themeFillShade="BF"/>
      </w:tcPr>
    </w:tblStylePr>
  </w:style>
  <w:style w:type="paragraph" w:styleId="Bibliografa">
    <w:name w:val="Bibliography"/>
    <w:basedOn w:val="Normal"/>
    <w:next w:val="Normal"/>
    <w:uiPriority w:val="37"/>
    <w:unhideWhenUsed/>
    <w:rsid w:val="0069423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576557">
      <w:bodyDiv w:val="1"/>
      <w:marLeft w:val="0"/>
      <w:marRight w:val="0"/>
      <w:marTop w:val="0"/>
      <w:marBottom w:val="0"/>
      <w:divBdr>
        <w:top w:val="none" w:sz="0" w:space="0" w:color="auto"/>
        <w:left w:val="none" w:sz="0" w:space="0" w:color="auto"/>
        <w:bottom w:val="none" w:sz="0" w:space="0" w:color="auto"/>
        <w:right w:val="none" w:sz="0" w:space="0" w:color="auto"/>
      </w:divBdr>
    </w:div>
    <w:div w:id="232550754">
      <w:bodyDiv w:val="1"/>
      <w:marLeft w:val="0"/>
      <w:marRight w:val="0"/>
      <w:marTop w:val="0"/>
      <w:marBottom w:val="0"/>
      <w:divBdr>
        <w:top w:val="none" w:sz="0" w:space="0" w:color="auto"/>
        <w:left w:val="none" w:sz="0" w:space="0" w:color="auto"/>
        <w:bottom w:val="none" w:sz="0" w:space="0" w:color="auto"/>
        <w:right w:val="none" w:sz="0" w:space="0" w:color="auto"/>
      </w:divBdr>
    </w:div>
    <w:div w:id="313920032">
      <w:bodyDiv w:val="1"/>
      <w:marLeft w:val="0"/>
      <w:marRight w:val="0"/>
      <w:marTop w:val="0"/>
      <w:marBottom w:val="0"/>
      <w:divBdr>
        <w:top w:val="none" w:sz="0" w:space="0" w:color="auto"/>
        <w:left w:val="none" w:sz="0" w:space="0" w:color="auto"/>
        <w:bottom w:val="none" w:sz="0" w:space="0" w:color="auto"/>
        <w:right w:val="none" w:sz="0" w:space="0" w:color="auto"/>
      </w:divBdr>
      <w:divsChild>
        <w:div w:id="11417113">
          <w:marLeft w:val="0"/>
          <w:marRight w:val="0"/>
          <w:marTop w:val="0"/>
          <w:marBottom w:val="0"/>
          <w:divBdr>
            <w:top w:val="none" w:sz="0" w:space="0" w:color="auto"/>
            <w:left w:val="none" w:sz="0" w:space="0" w:color="auto"/>
            <w:bottom w:val="none" w:sz="0" w:space="0" w:color="auto"/>
            <w:right w:val="none" w:sz="0" w:space="0" w:color="auto"/>
          </w:divBdr>
        </w:div>
        <w:div w:id="22874235">
          <w:marLeft w:val="0"/>
          <w:marRight w:val="0"/>
          <w:marTop w:val="0"/>
          <w:marBottom w:val="0"/>
          <w:divBdr>
            <w:top w:val="none" w:sz="0" w:space="0" w:color="auto"/>
            <w:left w:val="none" w:sz="0" w:space="0" w:color="auto"/>
            <w:bottom w:val="none" w:sz="0" w:space="0" w:color="auto"/>
            <w:right w:val="none" w:sz="0" w:space="0" w:color="auto"/>
          </w:divBdr>
        </w:div>
        <w:div w:id="1449278336">
          <w:marLeft w:val="0"/>
          <w:marRight w:val="0"/>
          <w:marTop w:val="0"/>
          <w:marBottom w:val="0"/>
          <w:divBdr>
            <w:top w:val="none" w:sz="0" w:space="0" w:color="auto"/>
            <w:left w:val="none" w:sz="0" w:space="0" w:color="auto"/>
            <w:bottom w:val="none" w:sz="0" w:space="0" w:color="auto"/>
            <w:right w:val="none" w:sz="0" w:space="0" w:color="auto"/>
          </w:divBdr>
        </w:div>
        <w:div w:id="652296198">
          <w:marLeft w:val="0"/>
          <w:marRight w:val="0"/>
          <w:marTop w:val="0"/>
          <w:marBottom w:val="0"/>
          <w:divBdr>
            <w:top w:val="none" w:sz="0" w:space="0" w:color="auto"/>
            <w:left w:val="none" w:sz="0" w:space="0" w:color="auto"/>
            <w:bottom w:val="none" w:sz="0" w:space="0" w:color="auto"/>
            <w:right w:val="none" w:sz="0" w:space="0" w:color="auto"/>
          </w:divBdr>
        </w:div>
        <w:div w:id="144513974">
          <w:marLeft w:val="0"/>
          <w:marRight w:val="0"/>
          <w:marTop w:val="0"/>
          <w:marBottom w:val="0"/>
          <w:divBdr>
            <w:top w:val="none" w:sz="0" w:space="0" w:color="auto"/>
            <w:left w:val="none" w:sz="0" w:space="0" w:color="auto"/>
            <w:bottom w:val="none" w:sz="0" w:space="0" w:color="auto"/>
            <w:right w:val="none" w:sz="0" w:space="0" w:color="auto"/>
          </w:divBdr>
        </w:div>
        <w:div w:id="938027489">
          <w:marLeft w:val="0"/>
          <w:marRight w:val="0"/>
          <w:marTop w:val="0"/>
          <w:marBottom w:val="0"/>
          <w:divBdr>
            <w:top w:val="none" w:sz="0" w:space="0" w:color="auto"/>
            <w:left w:val="none" w:sz="0" w:space="0" w:color="auto"/>
            <w:bottom w:val="none" w:sz="0" w:space="0" w:color="auto"/>
            <w:right w:val="none" w:sz="0" w:space="0" w:color="auto"/>
          </w:divBdr>
        </w:div>
        <w:div w:id="911695817">
          <w:marLeft w:val="0"/>
          <w:marRight w:val="0"/>
          <w:marTop w:val="0"/>
          <w:marBottom w:val="0"/>
          <w:divBdr>
            <w:top w:val="none" w:sz="0" w:space="0" w:color="auto"/>
            <w:left w:val="none" w:sz="0" w:space="0" w:color="auto"/>
            <w:bottom w:val="none" w:sz="0" w:space="0" w:color="auto"/>
            <w:right w:val="none" w:sz="0" w:space="0" w:color="auto"/>
          </w:divBdr>
        </w:div>
        <w:div w:id="1360201216">
          <w:marLeft w:val="0"/>
          <w:marRight w:val="0"/>
          <w:marTop w:val="0"/>
          <w:marBottom w:val="0"/>
          <w:divBdr>
            <w:top w:val="none" w:sz="0" w:space="0" w:color="auto"/>
            <w:left w:val="none" w:sz="0" w:space="0" w:color="auto"/>
            <w:bottom w:val="none" w:sz="0" w:space="0" w:color="auto"/>
            <w:right w:val="none" w:sz="0" w:space="0" w:color="auto"/>
          </w:divBdr>
        </w:div>
        <w:div w:id="1064068391">
          <w:marLeft w:val="0"/>
          <w:marRight w:val="0"/>
          <w:marTop w:val="0"/>
          <w:marBottom w:val="0"/>
          <w:divBdr>
            <w:top w:val="none" w:sz="0" w:space="0" w:color="auto"/>
            <w:left w:val="none" w:sz="0" w:space="0" w:color="auto"/>
            <w:bottom w:val="none" w:sz="0" w:space="0" w:color="auto"/>
            <w:right w:val="none" w:sz="0" w:space="0" w:color="auto"/>
          </w:divBdr>
        </w:div>
        <w:div w:id="641618860">
          <w:marLeft w:val="0"/>
          <w:marRight w:val="0"/>
          <w:marTop w:val="0"/>
          <w:marBottom w:val="0"/>
          <w:divBdr>
            <w:top w:val="none" w:sz="0" w:space="0" w:color="auto"/>
            <w:left w:val="none" w:sz="0" w:space="0" w:color="auto"/>
            <w:bottom w:val="none" w:sz="0" w:space="0" w:color="auto"/>
            <w:right w:val="none" w:sz="0" w:space="0" w:color="auto"/>
          </w:divBdr>
        </w:div>
        <w:div w:id="290020764">
          <w:marLeft w:val="0"/>
          <w:marRight w:val="0"/>
          <w:marTop w:val="0"/>
          <w:marBottom w:val="0"/>
          <w:divBdr>
            <w:top w:val="none" w:sz="0" w:space="0" w:color="auto"/>
            <w:left w:val="none" w:sz="0" w:space="0" w:color="auto"/>
            <w:bottom w:val="none" w:sz="0" w:space="0" w:color="auto"/>
            <w:right w:val="none" w:sz="0" w:space="0" w:color="auto"/>
          </w:divBdr>
        </w:div>
        <w:div w:id="1533811366">
          <w:marLeft w:val="0"/>
          <w:marRight w:val="0"/>
          <w:marTop w:val="0"/>
          <w:marBottom w:val="0"/>
          <w:divBdr>
            <w:top w:val="none" w:sz="0" w:space="0" w:color="auto"/>
            <w:left w:val="none" w:sz="0" w:space="0" w:color="auto"/>
            <w:bottom w:val="none" w:sz="0" w:space="0" w:color="auto"/>
            <w:right w:val="none" w:sz="0" w:space="0" w:color="auto"/>
          </w:divBdr>
        </w:div>
        <w:div w:id="1537543532">
          <w:marLeft w:val="0"/>
          <w:marRight w:val="0"/>
          <w:marTop w:val="0"/>
          <w:marBottom w:val="0"/>
          <w:divBdr>
            <w:top w:val="none" w:sz="0" w:space="0" w:color="auto"/>
            <w:left w:val="none" w:sz="0" w:space="0" w:color="auto"/>
            <w:bottom w:val="none" w:sz="0" w:space="0" w:color="auto"/>
            <w:right w:val="none" w:sz="0" w:space="0" w:color="auto"/>
          </w:divBdr>
        </w:div>
        <w:div w:id="2065253771">
          <w:marLeft w:val="0"/>
          <w:marRight w:val="0"/>
          <w:marTop w:val="0"/>
          <w:marBottom w:val="0"/>
          <w:divBdr>
            <w:top w:val="none" w:sz="0" w:space="0" w:color="auto"/>
            <w:left w:val="none" w:sz="0" w:space="0" w:color="auto"/>
            <w:bottom w:val="none" w:sz="0" w:space="0" w:color="auto"/>
            <w:right w:val="none" w:sz="0" w:space="0" w:color="auto"/>
          </w:divBdr>
        </w:div>
        <w:div w:id="1339695170">
          <w:marLeft w:val="0"/>
          <w:marRight w:val="0"/>
          <w:marTop w:val="0"/>
          <w:marBottom w:val="0"/>
          <w:divBdr>
            <w:top w:val="none" w:sz="0" w:space="0" w:color="auto"/>
            <w:left w:val="none" w:sz="0" w:space="0" w:color="auto"/>
            <w:bottom w:val="none" w:sz="0" w:space="0" w:color="auto"/>
            <w:right w:val="none" w:sz="0" w:space="0" w:color="auto"/>
          </w:divBdr>
          <w:divsChild>
            <w:div w:id="1967471153">
              <w:marLeft w:val="0"/>
              <w:marRight w:val="0"/>
              <w:marTop w:val="0"/>
              <w:marBottom w:val="0"/>
              <w:divBdr>
                <w:top w:val="none" w:sz="0" w:space="0" w:color="auto"/>
                <w:left w:val="none" w:sz="0" w:space="0" w:color="auto"/>
                <w:bottom w:val="none" w:sz="0" w:space="0" w:color="auto"/>
                <w:right w:val="none" w:sz="0" w:space="0" w:color="auto"/>
              </w:divBdr>
            </w:div>
            <w:div w:id="154534770">
              <w:marLeft w:val="0"/>
              <w:marRight w:val="0"/>
              <w:marTop w:val="0"/>
              <w:marBottom w:val="0"/>
              <w:divBdr>
                <w:top w:val="none" w:sz="0" w:space="0" w:color="auto"/>
                <w:left w:val="none" w:sz="0" w:space="0" w:color="auto"/>
                <w:bottom w:val="none" w:sz="0" w:space="0" w:color="auto"/>
                <w:right w:val="none" w:sz="0" w:space="0" w:color="auto"/>
              </w:divBdr>
            </w:div>
            <w:div w:id="794952171">
              <w:marLeft w:val="0"/>
              <w:marRight w:val="0"/>
              <w:marTop w:val="0"/>
              <w:marBottom w:val="0"/>
              <w:divBdr>
                <w:top w:val="none" w:sz="0" w:space="0" w:color="auto"/>
                <w:left w:val="none" w:sz="0" w:space="0" w:color="auto"/>
                <w:bottom w:val="none" w:sz="0" w:space="0" w:color="auto"/>
                <w:right w:val="none" w:sz="0" w:space="0" w:color="auto"/>
              </w:divBdr>
            </w:div>
            <w:div w:id="790638047">
              <w:marLeft w:val="0"/>
              <w:marRight w:val="0"/>
              <w:marTop w:val="0"/>
              <w:marBottom w:val="0"/>
              <w:divBdr>
                <w:top w:val="none" w:sz="0" w:space="0" w:color="auto"/>
                <w:left w:val="none" w:sz="0" w:space="0" w:color="auto"/>
                <w:bottom w:val="none" w:sz="0" w:space="0" w:color="auto"/>
                <w:right w:val="none" w:sz="0" w:space="0" w:color="auto"/>
              </w:divBdr>
            </w:div>
            <w:div w:id="1234589130">
              <w:marLeft w:val="0"/>
              <w:marRight w:val="0"/>
              <w:marTop w:val="0"/>
              <w:marBottom w:val="0"/>
              <w:divBdr>
                <w:top w:val="none" w:sz="0" w:space="0" w:color="auto"/>
                <w:left w:val="none" w:sz="0" w:space="0" w:color="auto"/>
                <w:bottom w:val="none" w:sz="0" w:space="0" w:color="auto"/>
                <w:right w:val="none" w:sz="0" w:space="0" w:color="auto"/>
              </w:divBdr>
            </w:div>
            <w:div w:id="997733393">
              <w:marLeft w:val="0"/>
              <w:marRight w:val="0"/>
              <w:marTop w:val="0"/>
              <w:marBottom w:val="0"/>
              <w:divBdr>
                <w:top w:val="none" w:sz="0" w:space="0" w:color="auto"/>
                <w:left w:val="none" w:sz="0" w:space="0" w:color="auto"/>
                <w:bottom w:val="none" w:sz="0" w:space="0" w:color="auto"/>
                <w:right w:val="none" w:sz="0" w:space="0" w:color="auto"/>
              </w:divBdr>
            </w:div>
            <w:div w:id="1880583895">
              <w:marLeft w:val="0"/>
              <w:marRight w:val="0"/>
              <w:marTop w:val="0"/>
              <w:marBottom w:val="0"/>
              <w:divBdr>
                <w:top w:val="none" w:sz="0" w:space="0" w:color="auto"/>
                <w:left w:val="none" w:sz="0" w:space="0" w:color="auto"/>
                <w:bottom w:val="none" w:sz="0" w:space="0" w:color="auto"/>
                <w:right w:val="none" w:sz="0" w:space="0" w:color="auto"/>
              </w:divBdr>
            </w:div>
            <w:div w:id="1207983536">
              <w:marLeft w:val="0"/>
              <w:marRight w:val="0"/>
              <w:marTop w:val="0"/>
              <w:marBottom w:val="0"/>
              <w:divBdr>
                <w:top w:val="none" w:sz="0" w:space="0" w:color="auto"/>
                <w:left w:val="none" w:sz="0" w:space="0" w:color="auto"/>
                <w:bottom w:val="none" w:sz="0" w:space="0" w:color="auto"/>
                <w:right w:val="none" w:sz="0" w:space="0" w:color="auto"/>
              </w:divBdr>
            </w:div>
          </w:divsChild>
        </w:div>
        <w:div w:id="607354456">
          <w:marLeft w:val="0"/>
          <w:marRight w:val="0"/>
          <w:marTop w:val="0"/>
          <w:marBottom w:val="0"/>
          <w:divBdr>
            <w:top w:val="none" w:sz="0" w:space="0" w:color="auto"/>
            <w:left w:val="none" w:sz="0" w:space="0" w:color="auto"/>
            <w:bottom w:val="none" w:sz="0" w:space="0" w:color="auto"/>
            <w:right w:val="none" w:sz="0" w:space="0" w:color="auto"/>
          </w:divBdr>
        </w:div>
        <w:div w:id="508180315">
          <w:marLeft w:val="0"/>
          <w:marRight w:val="0"/>
          <w:marTop w:val="0"/>
          <w:marBottom w:val="0"/>
          <w:divBdr>
            <w:top w:val="none" w:sz="0" w:space="0" w:color="auto"/>
            <w:left w:val="none" w:sz="0" w:space="0" w:color="auto"/>
            <w:bottom w:val="none" w:sz="0" w:space="0" w:color="auto"/>
            <w:right w:val="none" w:sz="0" w:space="0" w:color="auto"/>
          </w:divBdr>
        </w:div>
        <w:div w:id="947279131">
          <w:marLeft w:val="0"/>
          <w:marRight w:val="0"/>
          <w:marTop w:val="0"/>
          <w:marBottom w:val="0"/>
          <w:divBdr>
            <w:top w:val="none" w:sz="0" w:space="0" w:color="auto"/>
            <w:left w:val="none" w:sz="0" w:space="0" w:color="auto"/>
            <w:bottom w:val="none" w:sz="0" w:space="0" w:color="auto"/>
            <w:right w:val="none" w:sz="0" w:space="0" w:color="auto"/>
          </w:divBdr>
        </w:div>
      </w:divsChild>
    </w:div>
    <w:div w:id="342630195">
      <w:bodyDiv w:val="1"/>
      <w:marLeft w:val="0"/>
      <w:marRight w:val="0"/>
      <w:marTop w:val="0"/>
      <w:marBottom w:val="0"/>
      <w:divBdr>
        <w:top w:val="none" w:sz="0" w:space="0" w:color="auto"/>
        <w:left w:val="none" w:sz="0" w:space="0" w:color="auto"/>
        <w:bottom w:val="none" w:sz="0" w:space="0" w:color="auto"/>
        <w:right w:val="none" w:sz="0" w:space="0" w:color="auto"/>
      </w:divBdr>
    </w:div>
    <w:div w:id="353194970">
      <w:bodyDiv w:val="1"/>
      <w:marLeft w:val="0"/>
      <w:marRight w:val="0"/>
      <w:marTop w:val="0"/>
      <w:marBottom w:val="0"/>
      <w:divBdr>
        <w:top w:val="none" w:sz="0" w:space="0" w:color="auto"/>
        <w:left w:val="none" w:sz="0" w:space="0" w:color="auto"/>
        <w:bottom w:val="none" w:sz="0" w:space="0" w:color="auto"/>
        <w:right w:val="none" w:sz="0" w:space="0" w:color="auto"/>
      </w:divBdr>
    </w:div>
    <w:div w:id="547228041">
      <w:bodyDiv w:val="1"/>
      <w:marLeft w:val="0"/>
      <w:marRight w:val="0"/>
      <w:marTop w:val="0"/>
      <w:marBottom w:val="0"/>
      <w:divBdr>
        <w:top w:val="none" w:sz="0" w:space="0" w:color="auto"/>
        <w:left w:val="none" w:sz="0" w:space="0" w:color="auto"/>
        <w:bottom w:val="none" w:sz="0" w:space="0" w:color="auto"/>
        <w:right w:val="none" w:sz="0" w:space="0" w:color="auto"/>
      </w:divBdr>
      <w:divsChild>
        <w:div w:id="731000682">
          <w:marLeft w:val="0"/>
          <w:marRight w:val="0"/>
          <w:marTop w:val="0"/>
          <w:marBottom w:val="0"/>
          <w:divBdr>
            <w:top w:val="none" w:sz="0" w:space="0" w:color="auto"/>
            <w:left w:val="none" w:sz="0" w:space="0" w:color="auto"/>
            <w:bottom w:val="none" w:sz="0" w:space="0" w:color="auto"/>
            <w:right w:val="none" w:sz="0" w:space="0" w:color="auto"/>
          </w:divBdr>
        </w:div>
        <w:div w:id="468086772">
          <w:marLeft w:val="0"/>
          <w:marRight w:val="0"/>
          <w:marTop w:val="0"/>
          <w:marBottom w:val="0"/>
          <w:divBdr>
            <w:top w:val="none" w:sz="0" w:space="0" w:color="auto"/>
            <w:left w:val="none" w:sz="0" w:space="0" w:color="auto"/>
            <w:bottom w:val="none" w:sz="0" w:space="0" w:color="auto"/>
            <w:right w:val="none" w:sz="0" w:space="0" w:color="auto"/>
          </w:divBdr>
        </w:div>
        <w:div w:id="76481150">
          <w:marLeft w:val="0"/>
          <w:marRight w:val="0"/>
          <w:marTop w:val="0"/>
          <w:marBottom w:val="0"/>
          <w:divBdr>
            <w:top w:val="none" w:sz="0" w:space="0" w:color="auto"/>
            <w:left w:val="none" w:sz="0" w:space="0" w:color="auto"/>
            <w:bottom w:val="none" w:sz="0" w:space="0" w:color="auto"/>
            <w:right w:val="none" w:sz="0" w:space="0" w:color="auto"/>
          </w:divBdr>
        </w:div>
      </w:divsChild>
    </w:div>
    <w:div w:id="768966167">
      <w:bodyDiv w:val="1"/>
      <w:marLeft w:val="0"/>
      <w:marRight w:val="0"/>
      <w:marTop w:val="0"/>
      <w:marBottom w:val="0"/>
      <w:divBdr>
        <w:top w:val="none" w:sz="0" w:space="0" w:color="auto"/>
        <w:left w:val="none" w:sz="0" w:space="0" w:color="auto"/>
        <w:bottom w:val="none" w:sz="0" w:space="0" w:color="auto"/>
        <w:right w:val="none" w:sz="0" w:space="0" w:color="auto"/>
      </w:divBdr>
    </w:div>
    <w:div w:id="838273644">
      <w:bodyDiv w:val="1"/>
      <w:marLeft w:val="0"/>
      <w:marRight w:val="0"/>
      <w:marTop w:val="0"/>
      <w:marBottom w:val="0"/>
      <w:divBdr>
        <w:top w:val="none" w:sz="0" w:space="0" w:color="auto"/>
        <w:left w:val="none" w:sz="0" w:space="0" w:color="auto"/>
        <w:bottom w:val="none" w:sz="0" w:space="0" w:color="auto"/>
        <w:right w:val="none" w:sz="0" w:space="0" w:color="auto"/>
      </w:divBdr>
    </w:div>
    <w:div w:id="875049159">
      <w:bodyDiv w:val="1"/>
      <w:marLeft w:val="0"/>
      <w:marRight w:val="0"/>
      <w:marTop w:val="0"/>
      <w:marBottom w:val="0"/>
      <w:divBdr>
        <w:top w:val="none" w:sz="0" w:space="0" w:color="auto"/>
        <w:left w:val="none" w:sz="0" w:space="0" w:color="auto"/>
        <w:bottom w:val="none" w:sz="0" w:space="0" w:color="auto"/>
        <w:right w:val="none" w:sz="0" w:space="0" w:color="auto"/>
      </w:divBdr>
    </w:div>
    <w:div w:id="987588642">
      <w:bodyDiv w:val="1"/>
      <w:marLeft w:val="0"/>
      <w:marRight w:val="0"/>
      <w:marTop w:val="0"/>
      <w:marBottom w:val="0"/>
      <w:divBdr>
        <w:top w:val="none" w:sz="0" w:space="0" w:color="auto"/>
        <w:left w:val="none" w:sz="0" w:space="0" w:color="auto"/>
        <w:bottom w:val="none" w:sz="0" w:space="0" w:color="auto"/>
        <w:right w:val="none" w:sz="0" w:space="0" w:color="auto"/>
      </w:divBdr>
      <w:divsChild>
        <w:div w:id="1183977328">
          <w:marLeft w:val="0"/>
          <w:marRight w:val="0"/>
          <w:marTop w:val="0"/>
          <w:marBottom w:val="0"/>
          <w:divBdr>
            <w:top w:val="none" w:sz="0" w:space="0" w:color="auto"/>
            <w:left w:val="none" w:sz="0" w:space="0" w:color="auto"/>
            <w:bottom w:val="none" w:sz="0" w:space="0" w:color="auto"/>
            <w:right w:val="none" w:sz="0" w:space="0" w:color="auto"/>
          </w:divBdr>
        </w:div>
      </w:divsChild>
    </w:div>
    <w:div w:id="1130442188">
      <w:bodyDiv w:val="1"/>
      <w:marLeft w:val="0"/>
      <w:marRight w:val="0"/>
      <w:marTop w:val="0"/>
      <w:marBottom w:val="0"/>
      <w:divBdr>
        <w:top w:val="none" w:sz="0" w:space="0" w:color="auto"/>
        <w:left w:val="none" w:sz="0" w:space="0" w:color="auto"/>
        <w:bottom w:val="none" w:sz="0" w:space="0" w:color="auto"/>
        <w:right w:val="none" w:sz="0" w:space="0" w:color="auto"/>
      </w:divBdr>
      <w:divsChild>
        <w:div w:id="760026790">
          <w:marLeft w:val="0"/>
          <w:marRight w:val="0"/>
          <w:marTop w:val="0"/>
          <w:marBottom w:val="0"/>
          <w:divBdr>
            <w:top w:val="none" w:sz="0" w:space="0" w:color="auto"/>
            <w:left w:val="none" w:sz="0" w:space="0" w:color="auto"/>
            <w:bottom w:val="none" w:sz="0" w:space="0" w:color="auto"/>
            <w:right w:val="none" w:sz="0" w:space="0" w:color="auto"/>
          </w:divBdr>
        </w:div>
        <w:div w:id="1827013454">
          <w:marLeft w:val="0"/>
          <w:marRight w:val="0"/>
          <w:marTop w:val="0"/>
          <w:marBottom w:val="0"/>
          <w:divBdr>
            <w:top w:val="none" w:sz="0" w:space="0" w:color="auto"/>
            <w:left w:val="none" w:sz="0" w:space="0" w:color="auto"/>
            <w:bottom w:val="none" w:sz="0" w:space="0" w:color="auto"/>
            <w:right w:val="none" w:sz="0" w:space="0" w:color="auto"/>
          </w:divBdr>
        </w:div>
        <w:div w:id="1290892104">
          <w:marLeft w:val="0"/>
          <w:marRight w:val="0"/>
          <w:marTop w:val="0"/>
          <w:marBottom w:val="0"/>
          <w:divBdr>
            <w:top w:val="none" w:sz="0" w:space="0" w:color="auto"/>
            <w:left w:val="none" w:sz="0" w:space="0" w:color="auto"/>
            <w:bottom w:val="none" w:sz="0" w:space="0" w:color="auto"/>
            <w:right w:val="none" w:sz="0" w:space="0" w:color="auto"/>
          </w:divBdr>
        </w:div>
        <w:div w:id="1190100148">
          <w:marLeft w:val="0"/>
          <w:marRight w:val="0"/>
          <w:marTop w:val="0"/>
          <w:marBottom w:val="0"/>
          <w:divBdr>
            <w:top w:val="none" w:sz="0" w:space="0" w:color="auto"/>
            <w:left w:val="none" w:sz="0" w:space="0" w:color="auto"/>
            <w:bottom w:val="none" w:sz="0" w:space="0" w:color="auto"/>
            <w:right w:val="none" w:sz="0" w:space="0" w:color="auto"/>
          </w:divBdr>
        </w:div>
      </w:divsChild>
    </w:div>
    <w:div w:id="1172723089">
      <w:bodyDiv w:val="1"/>
      <w:marLeft w:val="0"/>
      <w:marRight w:val="0"/>
      <w:marTop w:val="0"/>
      <w:marBottom w:val="0"/>
      <w:divBdr>
        <w:top w:val="none" w:sz="0" w:space="0" w:color="auto"/>
        <w:left w:val="none" w:sz="0" w:space="0" w:color="auto"/>
        <w:bottom w:val="none" w:sz="0" w:space="0" w:color="auto"/>
        <w:right w:val="none" w:sz="0" w:space="0" w:color="auto"/>
      </w:divBdr>
      <w:divsChild>
        <w:div w:id="1884055404">
          <w:marLeft w:val="0"/>
          <w:marRight w:val="0"/>
          <w:marTop w:val="0"/>
          <w:marBottom w:val="0"/>
          <w:divBdr>
            <w:top w:val="none" w:sz="0" w:space="0" w:color="auto"/>
            <w:left w:val="none" w:sz="0" w:space="0" w:color="auto"/>
            <w:bottom w:val="none" w:sz="0" w:space="0" w:color="auto"/>
            <w:right w:val="none" w:sz="0" w:space="0" w:color="auto"/>
          </w:divBdr>
          <w:divsChild>
            <w:div w:id="1584879398">
              <w:marLeft w:val="0"/>
              <w:marRight w:val="0"/>
              <w:marTop w:val="0"/>
              <w:marBottom w:val="0"/>
              <w:divBdr>
                <w:top w:val="none" w:sz="0" w:space="0" w:color="auto"/>
                <w:left w:val="none" w:sz="0" w:space="0" w:color="auto"/>
                <w:bottom w:val="none" w:sz="0" w:space="0" w:color="auto"/>
                <w:right w:val="none" w:sz="0" w:space="0" w:color="auto"/>
              </w:divBdr>
              <w:divsChild>
                <w:div w:id="1042765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12693804">
      <w:bodyDiv w:val="1"/>
      <w:marLeft w:val="0"/>
      <w:marRight w:val="0"/>
      <w:marTop w:val="0"/>
      <w:marBottom w:val="0"/>
      <w:divBdr>
        <w:top w:val="none" w:sz="0" w:space="0" w:color="auto"/>
        <w:left w:val="none" w:sz="0" w:space="0" w:color="auto"/>
        <w:bottom w:val="none" w:sz="0" w:space="0" w:color="auto"/>
        <w:right w:val="none" w:sz="0" w:space="0" w:color="auto"/>
      </w:divBdr>
      <w:divsChild>
        <w:div w:id="810748951">
          <w:marLeft w:val="0"/>
          <w:marRight w:val="0"/>
          <w:marTop w:val="0"/>
          <w:marBottom w:val="0"/>
          <w:divBdr>
            <w:top w:val="none" w:sz="0" w:space="0" w:color="auto"/>
            <w:left w:val="none" w:sz="0" w:space="0" w:color="auto"/>
            <w:bottom w:val="none" w:sz="0" w:space="0" w:color="auto"/>
            <w:right w:val="none" w:sz="0" w:space="0" w:color="auto"/>
          </w:divBdr>
          <w:divsChild>
            <w:div w:id="749273090">
              <w:marLeft w:val="0"/>
              <w:marRight w:val="0"/>
              <w:marTop w:val="0"/>
              <w:marBottom w:val="0"/>
              <w:divBdr>
                <w:top w:val="none" w:sz="0" w:space="0" w:color="auto"/>
                <w:left w:val="none" w:sz="0" w:space="0" w:color="auto"/>
                <w:bottom w:val="none" w:sz="0" w:space="0" w:color="auto"/>
                <w:right w:val="none" w:sz="0" w:space="0" w:color="auto"/>
              </w:divBdr>
            </w:div>
            <w:div w:id="1575168330">
              <w:marLeft w:val="0"/>
              <w:marRight w:val="0"/>
              <w:marTop w:val="0"/>
              <w:marBottom w:val="0"/>
              <w:divBdr>
                <w:top w:val="none" w:sz="0" w:space="0" w:color="auto"/>
                <w:left w:val="none" w:sz="0" w:space="0" w:color="auto"/>
                <w:bottom w:val="none" w:sz="0" w:space="0" w:color="auto"/>
                <w:right w:val="none" w:sz="0" w:space="0" w:color="auto"/>
              </w:divBdr>
            </w:div>
            <w:div w:id="493377634">
              <w:marLeft w:val="0"/>
              <w:marRight w:val="0"/>
              <w:marTop w:val="0"/>
              <w:marBottom w:val="0"/>
              <w:divBdr>
                <w:top w:val="none" w:sz="0" w:space="0" w:color="auto"/>
                <w:left w:val="none" w:sz="0" w:space="0" w:color="auto"/>
                <w:bottom w:val="none" w:sz="0" w:space="0" w:color="auto"/>
                <w:right w:val="none" w:sz="0" w:space="0" w:color="auto"/>
              </w:divBdr>
            </w:div>
            <w:div w:id="1207721447">
              <w:marLeft w:val="0"/>
              <w:marRight w:val="0"/>
              <w:marTop w:val="0"/>
              <w:marBottom w:val="0"/>
              <w:divBdr>
                <w:top w:val="none" w:sz="0" w:space="0" w:color="auto"/>
                <w:left w:val="none" w:sz="0" w:space="0" w:color="auto"/>
                <w:bottom w:val="none" w:sz="0" w:space="0" w:color="auto"/>
                <w:right w:val="none" w:sz="0" w:space="0" w:color="auto"/>
              </w:divBdr>
            </w:div>
            <w:div w:id="2116749963">
              <w:marLeft w:val="0"/>
              <w:marRight w:val="0"/>
              <w:marTop w:val="0"/>
              <w:marBottom w:val="0"/>
              <w:divBdr>
                <w:top w:val="none" w:sz="0" w:space="0" w:color="auto"/>
                <w:left w:val="none" w:sz="0" w:space="0" w:color="auto"/>
                <w:bottom w:val="none" w:sz="0" w:space="0" w:color="auto"/>
                <w:right w:val="none" w:sz="0" w:space="0" w:color="auto"/>
              </w:divBdr>
            </w:div>
            <w:div w:id="209191722">
              <w:marLeft w:val="0"/>
              <w:marRight w:val="0"/>
              <w:marTop w:val="0"/>
              <w:marBottom w:val="0"/>
              <w:divBdr>
                <w:top w:val="none" w:sz="0" w:space="0" w:color="auto"/>
                <w:left w:val="none" w:sz="0" w:space="0" w:color="auto"/>
                <w:bottom w:val="none" w:sz="0" w:space="0" w:color="auto"/>
                <w:right w:val="none" w:sz="0" w:space="0" w:color="auto"/>
              </w:divBdr>
            </w:div>
            <w:div w:id="1885753570">
              <w:marLeft w:val="0"/>
              <w:marRight w:val="0"/>
              <w:marTop w:val="0"/>
              <w:marBottom w:val="0"/>
              <w:divBdr>
                <w:top w:val="none" w:sz="0" w:space="0" w:color="auto"/>
                <w:left w:val="none" w:sz="0" w:space="0" w:color="auto"/>
                <w:bottom w:val="none" w:sz="0" w:space="0" w:color="auto"/>
                <w:right w:val="none" w:sz="0" w:space="0" w:color="auto"/>
              </w:divBdr>
            </w:div>
            <w:div w:id="181239509">
              <w:marLeft w:val="0"/>
              <w:marRight w:val="0"/>
              <w:marTop w:val="0"/>
              <w:marBottom w:val="0"/>
              <w:divBdr>
                <w:top w:val="none" w:sz="0" w:space="0" w:color="auto"/>
                <w:left w:val="none" w:sz="0" w:space="0" w:color="auto"/>
                <w:bottom w:val="none" w:sz="0" w:space="0" w:color="auto"/>
                <w:right w:val="none" w:sz="0" w:space="0" w:color="auto"/>
              </w:divBdr>
            </w:div>
            <w:div w:id="1812483538">
              <w:marLeft w:val="0"/>
              <w:marRight w:val="0"/>
              <w:marTop w:val="0"/>
              <w:marBottom w:val="0"/>
              <w:divBdr>
                <w:top w:val="none" w:sz="0" w:space="0" w:color="auto"/>
                <w:left w:val="none" w:sz="0" w:space="0" w:color="auto"/>
                <w:bottom w:val="none" w:sz="0" w:space="0" w:color="auto"/>
                <w:right w:val="none" w:sz="0" w:space="0" w:color="auto"/>
              </w:divBdr>
            </w:div>
            <w:div w:id="212078524">
              <w:marLeft w:val="0"/>
              <w:marRight w:val="0"/>
              <w:marTop w:val="0"/>
              <w:marBottom w:val="0"/>
              <w:divBdr>
                <w:top w:val="none" w:sz="0" w:space="0" w:color="auto"/>
                <w:left w:val="none" w:sz="0" w:space="0" w:color="auto"/>
                <w:bottom w:val="none" w:sz="0" w:space="0" w:color="auto"/>
                <w:right w:val="none" w:sz="0" w:space="0" w:color="auto"/>
              </w:divBdr>
            </w:div>
            <w:div w:id="484393695">
              <w:marLeft w:val="0"/>
              <w:marRight w:val="0"/>
              <w:marTop w:val="0"/>
              <w:marBottom w:val="0"/>
              <w:divBdr>
                <w:top w:val="none" w:sz="0" w:space="0" w:color="auto"/>
                <w:left w:val="none" w:sz="0" w:space="0" w:color="auto"/>
                <w:bottom w:val="none" w:sz="0" w:space="0" w:color="auto"/>
                <w:right w:val="none" w:sz="0" w:space="0" w:color="auto"/>
              </w:divBdr>
            </w:div>
            <w:div w:id="1966541484">
              <w:marLeft w:val="0"/>
              <w:marRight w:val="0"/>
              <w:marTop w:val="0"/>
              <w:marBottom w:val="0"/>
              <w:divBdr>
                <w:top w:val="none" w:sz="0" w:space="0" w:color="auto"/>
                <w:left w:val="none" w:sz="0" w:space="0" w:color="auto"/>
                <w:bottom w:val="none" w:sz="0" w:space="0" w:color="auto"/>
                <w:right w:val="none" w:sz="0" w:space="0" w:color="auto"/>
              </w:divBdr>
            </w:div>
            <w:div w:id="2054503091">
              <w:marLeft w:val="0"/>
              <w:marRight w:val="0"/>
              <w:marTop w:val="0"/>
              <w:marBottom w:val="0"/>
              <w:divBdr>
                <w:top w:val="none" w:sz="0" w:space="0" w:color="auto"/>
                <w:left w:val="none" w:sz="0" w:space="0" w:color="auto"/>
                <w:bottom w:val="none" w:sz="0" w:space="0" w:color="auto"/>
                <w:right w:val="none" w:sz="0" w:space="0" w:color="auto"/>
              </w:divBdr>
            </w:div>
            <w:div w:id="1965387746">
              <w:marLeft w:val="0"/>
              <w:marRight w:val="0"/>
              <w:marTop w:val="0"/>
              <w:marBottom w:val="0"/>
              <w:divBdr>
                <w:top w:val="none" w:sz="0" w:space="0" w:color="auto"/>
                <w:left w:val="none" w:sz="0" w:space="0" w:color="auto"/>
                <w:bottom w:val="none" w:sz="0" w:space="0" w:color="auto"/>
                <w:right w:val="none" w:sz="0" w:space="0" w:color="auto"/>
              </w:divBdr>
            </w:div>
            <w:div w:id="1224096943">
              <w:marLeft w:val="0"/>
              <w:marRight w:val="0"/>
              <w:marTop w:val="0"/>
              <w:marBottom w:val="0"/>
              <w:divBdr>
                <w:top w:val="none" w:sz="0" w:space="0" w:color="auto"/>
                <w:left w:val="none" w:sz="0" w:space="0" w:color="auto"/>
                <w:bottom w:val="none" w:sz="0" w:space="0" w:color="auto"/>
                <w:right w:val="none" w:sz="0" w:space="0" w:color="auto"/>
              </w:divBdr>
            </w:div>
            <w:div w:id="212470784">
              <w:marLeft w:val="0"/>
              <w:marRight w:val="0"/>
              <w:marTop w:val="0"/>
              <w:marBottom w:val="0"/>
              <w:divBdr>
                <w:top w:val="none" w:sz="0" w:space="0" w:color="auto"/>
                <w:left w:val="none" w:sz="0" w:space="0" w:color="auto"/>
                <w:bottom w:val="none" w:sz="0" w:space="0" w:color="auto"/>
                <w:right w:val="none" w:sz="0" w:space="0" w:color="auto"/>
              </w:divBdr>
            </w:div>
            <w:div w:id="713194608">
              <w:marLeft w:val="0"/>
              <w:marRight w:val="0"/>
              <w:marTop w:val="0"/>
              <w:marBottom w:val="0"/>
              <w:divBdr>
                <w:top w:val="none" w:sz="0" w:space="0" w:color="auto"/>
                <w:left w:val="none" w:sz="0" w:space="0" w:color="auto"/>
                <w:bottom w:val="none" w:sz="0" w:space="0" w:color="auto"/>
                <w:right w:val="none" w:sz="0" w:space="0" w:color="auto"/>
              </w:divBdr>
              <w:divsChild>
                <w:div w:id="1579365068">
                  <w:marLeft w:val="0"/>
                  <w:marRight w:val="0"/>
                  <w:marTop w:val="0"/>
                  <w:marBottom w:val="0"/>
                  <w:divBdr>
                    <w:top w:val="none" w:sz="0" w:space="0" w:color="auto"/>
                    <w:left w:val="none" w:sz="0" w:space="0" w:color="auto"/>
                    <w:bottom w:val="none" w:sz="0" w:space="0" w:color="auto"/>
                    <w:right w:val="none" w:sz="0" w:space="0" w:color="auto"/>
                  </w:divBdr>
                </w:div>
                <w:div w:id="1198467987">
                  <w:marLeft w:val="0"/>
                  <w:marRight w:val="0"/>
                  <w:marTop w:val="0"/>
                  <w:marBottom w:val="0"/>
                  <w:divBdr>
                    <w:top w:val="none" w:sz="0" w:space="0" w:color="auto"/>
                    <w:left w:val="none" w:sz="0" w:space="0" w:color="auto"/>
                    <w:bottom w:val="none" w:sz="0" w:space="0" w:color="auto"/>
                    <w:right w:val="none" w:sz="0" w:space="0" w:color="auto"/>
                  </w:divBdr>
                </w:div>
                <w:div w:id="783622459">
                  <w:marLeft w:val="0"/>
                  <w:marRight w:val="0"/>
                  <w:marTop w:val="0"/>
                  <w:marBottom w:val="0"/>
                  <w:divBdr>
                    <w:top w:val="none" w:sz="0" w:space="0" w:color="auto"/>
                    <w:left w:val="none" w:sz="0" w:space="0" w:color="auto"/>
                    <w:bottom w:val="none" w:sz="0" w:space="0" w:color="auto"/>
                    <w:right w:val="none" w:sz="0" w:space="0" w:color="auto"/>
                  </w:divBdr>
                </w:div>
                <w:div w:id="1780681061">
                  <w:marLeft w:val="0"/>
                  <w:marRight w:val="0"/>
                  <w:marTop w:val="0"/>
                  <w:marBottom w:val="0"/>
                  <w:divBdr>
                    <w:top w:val="none" w:sz="0" w:space="0" w:color="auto"/>
                    <w:left w:val="none" w:sz="0" w:space="0" w:color="auto"/>
                    <w:bottom w:val="none" w:sz="0" w:space="0" w:color="auto"/>
                    <w:right w:val="none" w:sz="0" w:space="0" w:color="auto"/>
                  </w:divBdr>
                </w:div>
                <w:div w:id="1918395633">
                  <w:marLeft w:val="0"/>
                  <w:marRight w:val="0"/>
                  <w:marTop w:val="0"/>
                  <w:marBottom w:val="0"/>
                  <w:divBdr>
                    <w:top w:val="none" w:sz="0" w:space="0" w:color="auto"/>
                    <w:left w:val="none" w:sz="0" w:space="0" w:color="auto"/>
                    <w:bottom w:val="none" w:sz="0" w:space="0" w:color="auto"/>
                    <w:right w:val="none" w:sz="0" w:space="0" w:color="auto"/>
                  </w:divBdr>
                </w:div>
                <w:div w:id="1154101402">
                  <w:marLeft w:val="0"/>
                  <w:marRight w:val="0"/>
                  <w:marTop w:val="0"/>
                  <w:marBottom w:val="0"/>
                  <w:divBdr>
                    <w:top w:val="none" w:sz="0" w:space="0" w:color="auto"/>
                    <w:left w:val="none" w:sz="0" w:space="0" w:color="auto"/>
                    <w:bottom w:val="none" w:sz="0" w:space="0" w:color="auto"/>
                    <w:right w:val="none" w:sz="0" w:space="0" w:color="auto"/>
                  </w:divBdr>
                  <w:divsChild>
                    <w:div w:id="250092454">
                      <w:marLeft w:val="0"/>
                      <w:marRight w:val="0"/>
                      <w:marTop w:val="0"/>
                      <w:marBottom w:val="0"/>
                      <w:divBdr>
                        <w:top w:val="none" w:sz="0" w:space="0" w:color="auto"/>
                        <w:left w:val="none" w:sz="0" w:space="0" w:color="auto"/>
                        <w:bottom w:val="none" w:sz="0" w:space="0" w:color="auto"/>
                        <w:right w:val="none" w:sz="0" w:space="0" w:color="auto"/>
                      </w:divBdr>
                    </w:div>
                    <w:div w:id="1421835067">
                      <w:marLeft w:val="0"/>
                      <w:marRight w:val="0"/>
                      <w:marTop w:val="0"/>
                      <w:marBottom w:val="0"/>
                      <w:divBdr>
                        <w:top w:val="none" w:sz="0" w:space="0" w:color="auto"/>
                        <w:left w:val="none" w:sz="0" w:space="0" w:color="auto"/>
                        <w:bottom w:val="none" w:sz="0" w:space="0" w:color="auto"/>
                        <w:right w:val="none" w:sz="0" w:space="0" w:color="auto"/>
                      </w:divBdr>
                      <w:divsChild>
                        <w:div w:id="1280724604">
                          <w:marLeft w:val="0"/>
                          <w:marRight w:val="0"/>
                          <w:marTop w:val="0"/>
                          <w:marBottom w:val="0"/>
                          <w:divBdr>
                            <w:top w:val="none" w:sz="0" w:space="0" w:color="auto"/>
                            <w:left w:val="none" w:sz="0" w:space="0" w:color="auto"/>
                            <w:bottom w:val="none" w:sz="0" w:space="0" w:color="auto"/>
                            <w:right w:val="none" w:sz="0" w:space="0" w:color="auto"/>
                          </w:divBdr>
                        </w:div>
                        <w:div w:id="38229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721172">
              <w:marLeft w:val="0"/>
              <w:marRight w:val="0"/>
              <w:marTop w:val="0"/>
              <w:marBottom w:val="0"/>
              <w:divBdr>
                <w:top w:val="none" w:sz="0" w:space="0" w:color="auto"/>
                <w:left w:val="none" w:sz="0" w:space="0" w:color="auto"/>
                <w:bottom w:val="none" w:sz="0" w:space="0" w:color="auto"/>
                <w:right w:val="none" w:sz="0" w:space="0" w:color="auto"/>
              </w:divBdr>
            </w:div>
            <w:div w:id="387193777">
              <w:marLeft w:val="0"/>
              <w:marRight w:val="0"/>
              <w:marTop w:val="0"/>
              <w:marBottom w:val="0"/>
              <w:divBdr>
                <w:top w:val="none" w:sz="0" w:space="0" w:color="auto"/>
                <w:left w:val="none" w:sz="0" w:space="0" w:color="auto"/>
                <w:bottom w:val="none" w:sz="0" w:space="0" w:color="auto"/>
                <w:right w:val="none" w:sz="0" w:space="0" w:color="auto"/>
              </w:divBdr>
            </w:div>
            <w:div w:id="1590231215">
              <w:marLeft w:val="0"/>
              <w:marRight w:val="0"/>
              <w:marTop w:val="0"/>
              <w:marBottom w:val="0"/>
              <w:divBdr>
                <w:top w:val="none" w:sz="0" w:space="0" w:color="auto"/>
                <w:left w:val="none" w:sz="0" w:space="0" w:color="auto"/>
                <w:bottom w:val="none" w:sz="0" w:space="0" w:color="auto"/>
                <w:right w:val="none" w:sz="0" w:space="0" w:color="auto"/>
              </w:divBdr>
            </w:div>
            <w:div w:id="1224412513">
              <w:marLeft w:val="0"/>
              <w:marRight w:val="0"/>
              <w:marTop w:val="0"/>
              <w:marBottom w:val="0"/>
              <w:divBdr>
                <w:top w:val="none" w:sz="0" w:space="0" w:color="auto"/>
                <w:left w:val="none" w:sz="0" w:space="0" w:color="auto"/>
                <w:bottom w:val="none" w:sz="0" w:space="0" w:color="auto"/>
                <w:right w:val="none" w:sz="0" w:space="0" w:color="auto"/>
              </w:divBdr>
            </w:div>
            <w:div w:id="1097823624">
              <w:marLeft w:val="0"/>
              <w:marRight w:val="0"/>
              <w:marTop w:val="0"/>
              <w:marBottom w:val="0"/>
              <w:divBdr>
                <w:top w:val="none" w:sz="0" w:space="0" w:color="auto"/>
                <w:left w:val="none" w:sz="0" w:space="0" w:color="auto"/>
                <w:bottom w:val="none" w:sz="0" w:space="0" w:color="auto"/>
                <w:right w:val="none" w:sz="0" w:space="0" w:color="auto"/>
              </w:divBdr>
            </w:div>
            <w:div w:id="397560758">
              <w:marLeft w:val="0"/>
              <w:marRight w:val="0"/>
              <w:marTop w:val="0"/>
              <w:marBottom w:val="0"/>
              <w:divBdr>
                <w:top w:val="none" w:sz="0" w:space="0" w:color="auto"/>
                <w:left w:val="none" w:sz="0" w:space="0" w:color="auto"/>
                <w:bottom w:val="none" w:sz="0" w:space="0" w:color="auto"/>
                <w:right w:val="none" w:sz="0" w:space="0" w:color="auto"/>
              </w:divBdr>
              <w:divsChild>
                <w:div w:id="336155707">
                  <w:marLeft w:val="0"/>
                  <w:marRight w:val="0"/>
                  <w:marTop w:val="0"/>
                  <w:marBottom w:val="0"/>
                  <w:divBdr>
                    <w:top w:val="none" w:sz="0" w:space="0" w:color="auto"/>
                    <w:left w:val="none" w:sz="0" w:space="0" w:color="auto"/>
                    <w:bottom w:val="none" w:sz="0" w:space="0" w:color="auto"/>
                    <w:right w:val="none" w:sz="0" w:space="0" w:color="auto"/>
                  </w:divBdr>
                </w:div>
                <w:div w:id="1974406093">
                  <w:marLeft w:val="0"/>
                  <w:marRight w:val="0"/>
                  <w:marTop w:val="0"/>
                  <w:marBottom w:val="0"/>
                  <w:divBdr>
                    <w:top w:val="none" w:sz="0" w:space="0" w:color="auto"/>
                    <w:left w:val="none" w:sz="0" w:space="0" w:color="auto"/>
                    <w:bottom w:val="none" w:sz="0" w:space="0" w:color="auto"/>
                    <w:right w:val="none" w:sz="0" w:space="0" w:color="auto"/>
                  </w:divBdr>
                </w:div>
                <w:div w:id="1146049221">
                  <w:marLeft w:val="0"/>
                  <w:marRight w:val="0"/>
                  <w:marTop w:val="0"/>
                  <w:marBottom w:val="0"/>
                  <w:divBdr>
                    <w:top w:val="none" w:sz="0" w:space="0" w:color="auto"/>
                    <w:left w:val="none" w:sz="0" w:space="0" w:color="auto"/>
                    <w:bottom w:val="none" w:sz="0" w:space="0" w:color="auto"/>
                    <w:right w:val="none" w:sz="0" w:space="0" w:color="auto"/>
                  </w:divBdr>
                </w:div>
                <w:div w:id="631980521">
                  <w:marLeft w:val="0"/>
                  <w:marRight w:val="0"/>
                  <w:marTop w:val="0"/>
                  <w:marBottom w:val="0"/>
                  <w:divBdr>
                    <w:top w:val="none" w:sz="0" w:space="0" w:color="auto"/>
                    <w:left w:val="none" w:sz="0" w:space="0" w:color="auto"/>
                    <w:bottom w:val="none" w:sz="0" w:space="0" w:color="auto"/>
                    <w:right w:val="none" w:sz="0" w:space="0" w:color="auto"/>
                  </w:divBdr>
                  <w:divsChild>
                    <w:div w:id="904873549">
                      <w:marLeft w:val="0"/>
                      <w:marRight w:val="0"/>
                      <w:marTop w:val="0"/>
                      <w:marBottom w:val="0"/>
                      <w:divBdr>
                        <w:top w:val="none" w:sz="0" w:space="0" w:color="auto"/>
                        <w:left w:val="none" w:sz="0" w:space="0" w:color="auto"/>
                        <w:bottom w:val="none" w:sz="0" w:space="0" w:color="auto"/>
                        <w:right w:val="none" w:sz="0" w:space="0" w:color="auto"/>
                      </w:divBdr>
                    </w:div>
                    <w:div w:id="667026856">
                      <w:marLeft w:val="0"/>
                      <w:marRight w:val="0"/>
                      <w:marTop w:val="0"/>
                      <w:marBottom w:val="0"/>
                      <w:divBdr>
                        <w:top w:val="none" w:sz="0" w:space="0" w:color="auto"/>
                        <w:left w:val="none" w:sz="0" w:space="0" w:color="auto"/>
                        <w:bottom w:val="none" w:sz="0" w:space="0" w:color="auto"/>
                        <w:right w:val="none" w:sz="0" w:space="0" w:color="auto"/>
                      </w:divBdr>
                    </w:div>
                    <w:div w:id="179051024">
                      <w:marLeft w:val="0"/>
                      <w:marRight w:val="0"/>
                      <w:marTop w:val="0"/>
                      <w:marBottom w:val="0"/>
                      <w:divBdr>
                        <w:top w:val="none" w:sz="0" w:space="0" w:color="auto"/>
                        <w:left w:val="none" w:sz="0" w:space="0" w:color="auto"/>
                        <w:bottom w:val="none" w:sz="0" w:space="0" w:color="auto"/>
                        <w:right w:val="none" w:sz="0" w:space="0" w:color="auto"/>
                      </w:divBdr>
                    </w:div>
                    <w:div w:id="2037147072">
                      <w:marLeft w:val="0"/>
                      <w:marRight w:val="0"/>
                      <w:marTop w:val="0"/>
                      <w:marBottom w:val="0"/>
                      <w:divBdr>
                        <w:top w:val="none" w:sz="0" w:space="0" w:color="auto"/>
                        <w:left w:val="none" w:sz="0" w:space="0" w:color="auto"/>
                        <w:bottom w:val="none" w:sz="0" w:space="0" w:color="auto"/>
                        <w:right w:val="none" w:sz="0" w:space="0" w:color="auto"/>
                      </w:divBdr>
                    </w:div>
                    <w:div w:id="337972306">
                      <w:marLeft w:val="0"/>
                      <w:marRight w:val="0"/>
                      <w:marTop w:val="0"/>
                      <w:marBottom w:val="0"/>
                      <w:divBdr>
                        <w:top w:val="none" w:sz="0" w:space="0" w:color="auto"/>
                        <w:left w:val="none" w:sz="0" w:space="0" w:color="auto"/>
                        <w:bottom w:val="none" w:sz="0" w:space="0" w:color="auto"/>
                        <w:right w:val="none" w:sz="0" w:space="0" w:color="auto"/>
                      </w:divBdr>
                    </w:div>
                    <w:div w:id="601113622">
                      <w:marLeft w:val="0"/>
                      <w:marRight w:val="0"/>
                      <w:marTop w:val="0"/>
                      <w:marBottom w:val="0"/>
                      <w:divBdr>
                        <w:top w:val="none" w:sz="0" w:space="0" w:color="auto"/>
                        <w:left w:val="none" w:sz="0" w:space="0" w:color="auto"/>
                        <w:bottom w:val="none" w:sz="0" w:space="0" w:color="auto"/>
                        <w:right w:val="none" w:sz="0" w:space="0" w:color="auto"/>
                      </w:divBdr>
                    </w:div>
                    <w:div w:id="488863685">
                      <w:marLeft w:val="0"/>
                      <w:marRight w:val="0"/>
                      <w:marTop w:val="0"/>
                      <w:marBottom w:val="0"/>
                      <w:divBdr>
                        <w:top w:val="none" w:sz="0" w:space="0" w:color="auto"/>
                        <w:left w:val="none" w:sz="0" w:space="0" w:color="auto"/>
                        <w:bottom w:val="none" w:sz="0" w:space="0" w:color="auto"/>
                        <w:right w:val="none" w:sz="0" w:space="0" w:color="auto"/>
                      </w:divBdr>
                    </w:div>
                    <w:div w:id="2041780989">
                      <w:marLeft w:val="0"/>
                      <w:marRight w:val="0"/>
                      <w:marTop w:val="0"/>
                      <w:marBottom w:val="0"/>
                      <w:divBdr>
                        <w:top w:val="none" w:sz="0" w:space="0" w:color="auto"/>
                        <w:left w:val="none" w:sz="0" w:space="0" w:color="auto"/>
                        <w:bottom w:val="none" w:sz="0" w:space="0" w:color="auto"/>
                        <w:right w:val="none" w:sz="0" w:space="0" w:color="auto"/>
                      </w:divBdr>
                    </w:div>
                    <w:div w:id="212946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054429">
      <w:bodyDiv w:val="1"/>
      <w:marLeft w:val="0"/>
      <w:marRight w:val="0"/>
      <w:marTop w:val="0"/>
      <w:marBottom w:val="0"/>
      <w:divBdr>
        <w:top w:val="none" w:sz="0" w:space="0" w:color="auto"/>
        <w:left w:val="none" w:sz="0" w:space="0" w:color="auto"/>
        <w:bottom w:val="none" w:sz="0" w:space="0" w:color="auto"/>
        <w:right w:val="none" w:sz="0" w:space="0" w:color="auto"/>
      </w:divBdr>
      <w:divsChild>
        <w:div w:id="816608079">
          <w:marLeft w:val="0"/>
          <w:marRight w:val="0"/>
          <w:marTop w:val="0"/>
          <w:marBottom w:val="0"/>
          <w:divBdr>
            <w:top w:val="none" w:sz="0" w:space="0" w:color="auto"/>
            <w:left w:val="none" w:sz="0" w:space="0" w:color="auto"/>
            <w:bottom w:val="none" w:sz="0" w:space="0" w:color="auto"/>
            <w:right w:val="none" w:sz="0" w:space="0" w:color="auto"/>
          </w:divBdr>
        </w:div>
        <w:div w:id="951865488">
          <w:marLeft w:val="0"/>
          <w:marRight w:val="0"/>
          <w:marTop w:val="0"/>
          <w:marBottom w:val="0"/>
          <w:divBdr>
            <w:top w:val="none" w:sz="0" w:space="0" w:color="auto"/>
            <w:left w:val="none" w:sz="0" w:space="0" w:color="auto"/>
            <w:bottom w:val="none" w:sz="0" w:space="0" w:color="auto"/>
            <w:right w:val="none" w:sz="0" w:space="0" w:color="auto"/>
          </w:divBdr>
        </w:div>
        <w:div w:id="1097095443">
          <w:marLeft w:val="0"/>
          <w:marRight w:val="0"/>
          <w:marTop w:val="0"/>
          <w:marBottom w:val="0"/>
          <w:divBdr>
            <w:top w:val="none" w:sz="0" w:space="0" w:color="auto"/>
            <w:left w:val="none" w:sz="0" w:space="0" w:color="auto"/>
            <w:bottom w:val="none" w:sz="0" w:space="0" w:color="auto"/>
            <w:right w:val="none" w:sz="0" w:space="0" w:color="auto"/>
          </w:divBdr>
        </w:div>
      </w:divsChild>
    </w:div>
    <w:div w:id="1432622399">
      <w:bodyDiv w:val="1"/>
      <w:marLeft w:val="0"/>
      <w:marRight w:val="0"/>
      <w:marTop w:val="0"/>
      <w:marBottom w:val="0"/>
      <w:divBdr>
        <w:top w:val="none" w:sz="0" w:space="0" w:color="auto"/>
        <w:left w:val="none" w:sz="0" w:space="0" w:color="auto"/>
        <w:bottom w:val="none" w:sz="0" w:space="0" w:color="auto"/>
        <w:right w:val="none" w:sz="0" w:space="0" w:color="auto"/>
      </w:divBdr>
    </w:div>
    <w:div w:id="1807237600">
      <w:bodyDiv w:val="1"/>
      <w:marLeft w:val="0"/>
      <w:marRight w:val="0"/>
      <w:marTop w:val="0"/>
      <w:marBottom w:val="0"/>
      <w:divBdr>
        <w:top w:val="none" w:sz="0" w:space="0" w:color="auto"/>
        <w:left w:val="none" w:sz="0" w:space="0" w:color="auto"/>
        <w:bottom w:val="none" w:sz="0" w:space="0" w:color="auto"/>
        <w:right w:val="none" w:sz="0" w:space="0" w:color="auto"/>
      </w:divBdr>
    </w:div>
    <w:div w:id="1936985161">
      <w:bodyDiv w:val="1"/>
      <w:marLeft w:val="0"/>
      <w:marRight w:val="0"/>
      <w:marTop w:val="0"/>
      <w:marBottom w:val="0"/>
      <w:divBdr>
        <w:top w:val="none" w:sz="0" w:space="0" w:color="auto"/>
        <w:left w:val="none" w:sz="0" w:space="0" w:color="auto"/>
        <w:bottom w:val="none" w:sz="0" w:space="0" w:color="auto"/>
        <w:right w:val="none" w:sz="0" w:space="0" w:color="auto"/>
      </w:divBdr>
    </w:div>
    <w:div w:id="2104567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hyperlink" Target="file:///D:\Carpetas%20personales\Escritorio\Tratamiento-endovascular-de-aneurismas-cerebrales-incidentales\TFG_Lourdes_Ruiz_Ortega.docx" TargetMode="External"/><Relationship Id="rId26" Type="http://schemas.openxmlformats.org/officeDocument/2006/relationships/hyperlink" Target="file:///D:\Carpetas%20personales\Escritorio\Tratamiento-endovascular-de-aneurismas-cerebrales-incidentales\TFG_Lourdes_Ruiz_Ortega.docx" TargetMode="External"/><Relationship Id="rId3" Type="http://schemas.openxmlformats.org/officeDocument/2006/relationships/styles" Target="styles.xml"/><Relationship Id="rId21" Type="http://schemas.openxmlformats.org/officeDocument/2006/relationships/hyperlink" Target="file:///D:\Carpetas%20personales\Escritorio\Tratamiento-endovascular-de-aneurismas-cerebrales-incidentales\TFG_Lourdes_Ruiz_Ortega.docx"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yperlink" Target="file:///D:\Carpetas%20personales\Escritorio\Tratamiento-endovascular-de-aneurismas-cerebrales-incidentales\TFG_Lourdes_Ruiz_Ortega.docx" TargetMode="External"/><Relationship Id="rId25" Type="http://schemas.openxmlformats.org/officeDocument/2006/relationships/hyperlink" Target="file:///D:\Carpetas%20personales\Escritorio\Tratamiento-endovascular-de-aneurismas-cerebrales-incidentales\TFG_Lourdes_Ruiz_Ortega.docx" TargetMode="External"/><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yperlink" Target="file:///D:\Carpetas%20personales\Escritorio\Tratamiento-endovascular-de-aneurismas-cerebrales-incidentales\TFG_Lourdes_Ruiz_Ortega.docx" TargetMode="External"/><Relationship Id="rId20" Type="http://schemas.openxmlformats.org/officeDocument/2006/relationships/hyperlink" Target="file:///D:\Carpetas%20personales\Escritorio\Tratamiento-endovascular-de-aneurismas-cerebrales-incidentales\TFG_Lourdes_Ruiz_Ortega.docx"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yperlink" Target="file:///D:\Carpetas%20personales\Escritorio\Tratamiento-endovascular-de-aneurismas-cerebrales-incidentales\TFG_Lourdes_Ruiz_Ortega.docx"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file:///D:\Carpetas%20personales\Escritorio\Tratamiento-endovascular-de-aneurismas-cerebrales-incidentales\TFG_Lourdes_Ruiz_Ortega.docx" TargetMode="External"/><Relationship Id="rId23" Type="http://schemas.openxmlformats.org/officeDocument/2006/relationships/hyperlink" Target="file:///D:\Carpetas%20personales\Escritorio\Tratamiento-endovascular-de-aneurismas-cerebrales-incidentales\TFG_Lourdes_Ruiz_Ortega.docx" TargetMode="External"/><Relationship Id="rId28" Type="http://schemas.openxmlformats.org/officeDocument/2006/relationships/hyperlink" Target="file:///D:\Carpetas%20personales\Escritorio\Tratamiento-endovascular-de-aneurismas-cerebrales-incidentales\TFG_Lourdes_Ruiz_Ortega.docx" TargetMode="External"/><Relationship Id="rId10" Type="http://schemas.openxmlformats.org/officeDocument/2006/relationships/footer" Target="footer1.xml"/><Relationship Id="rId19" Type="http://schemas.openxmlformats.org/officeDocument/2006/relationships/hyperlink" Target="file:///D:\Carpetas%20personales\Escritorio\Tratamiento-endovascular-de-aneurismas-cerebrales-incidentales\TFG_Lourdes_Ruiz_Ortega.docx" TargetMode="External"/><Relationship Id="rId31" Type="http://schemas.openxmlformats.org/officeDocument/2006/relationships/header" Target="header5.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file:///D:\Carpetas%20personales\Escritorio\Tratamiento-endovascular-de-aneurismas-cerebrales-incidentales\TFG_Lourdes_Ruiz_Ortega.docx" TargetMode="External"/><Relationship Id="rId22" Type="http://schemas.openxmlformats.org/officeDocument/2006/relationships/hyperlink" Target="file:///D:\Carpetas%20personales\Escritorio\Tratamiento-endovascular-de-aneurismas-cerebrales-incidentales\TFG_Lourdes_Ruiz_Ortega.docx" TargetMode="External"/><Relationship Id="rId27" Type="http://schemas.openxmlformats.org/officeDocument/2006/relationships/hyperlink" Target="file:///D:\Carpetas%20personales\Escritorio\Tratamiento-endovascular-de-aneurismas-cerebrales-incidentales\TFG_Lourdes_Ruiz_Ortega.docx" TargetMode="External"/><Relationship Id="rId30" Type="http://schemas.openxmlformats.org/officeDocument/2006/relationships/header" Target="header4.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94D82D4FA7248D8A49C1ED42F090414"/>
        <w:category>
          <w:name w:val="General"/>
          <w:gallery w:val="placeholder"/>
        </w:category>
        <w:types>
          <w:type w:val="bbPlcHdr"/>
        </w:types>
        <w:behaviors>
          <w:behavior w:val="content"/>
        </w:behaviors>
        <w:guid w:val="{771D2EF9-67E6-4E0A-ABB4-A32817348A0B}"/>
      </w:docPartPr>
      <w:docPartBody>
        <w:p w:rsidR="001B0CA4" w:rsidRDefault="00C15F22" w:rsidP="00C15F22">
          <w:pPr>
            <w:pStyle w:val="494D82D4FA7248D8A49C1ED42F090414"/>
          </w:pPr>
          <w:r>
            <w:rPr>
              <w:rFonts w:asciiTheme="majorHAnsi" w:eastAsiaTheme="majorEastAsia" w:hAnsiTheme="majorHAnsi" w:cstheme="majorBidi"/>
              <w:sz w:val="32"/>
              <w:szCs w:val="32"/>
            </w:rPr>
            <w:t>[Escribir el título del documento]</w:t>
          </w:r>
        </w:p>
      </w:docPartBody>
    </w:docPart>
    <w:docPart>
      <w:docPartPr>
        <w:name w:val="4F91077B382F4D29B33BD35D1183953E"/>
        <w:category>
          <w:name w:val="General"/>
          <w:gallery w:val="placeholder"/>
        </w:category>
        <w:types>
          <w:type w:val="bbPlcHdr"/>
        </w:types>
        <w:behaviors>
          <w:behavior w:val="content"/>
        </w:behaviors>
        <w:guid w:val="{868C9C9E-FB04-43F6-84E2-E1EC28AB2D17}"/>
      </w:docPartPr>
      <w:docPartBody>
        <w:p w:rsidR="001B0CA4" w:rsidRDefault="00C15F22" w:rsidP="00C15F22">
          <w:pPr>
            <w:pStyle w:val="4F91077B382F4D29B33BD35D1183953E"/>
          </w:pPr>
          <w:r>
            <w:rPr>
              <w:rFonts w:asciiTheme="majorHAnsi" w:eastAsiaTheme="majorEastAsia" w:hAnsiTheme="majorHAnsi" w:cstheme="majorBidi"/>
              <w:sz w:val="32"/>
              <w:szCs w:val="32"/>
            </w:rPr>
            <w:t>[Escribir el título del documento]</w:t>
          </w:r>
        </w:p>
      </w:docPartBody>
    </w:docPart>
    <w:docPart>
      <w:docPartPr>
        <w:name w:val="E3E3E05303E646D7B646A51D9FA1ECB9"/>
        <w:category>
          <w:name w:val="General"/>
          <w:gallery w:val="placeholder"/>
        </w:category>
        <w:types>
          <w:type w:val="bbPlcHdr"/>
        </w:types>
        <w:behaviors>
          <w:behavior w:val="content"/>
        </w:behaviors>
        <w:guid w:val="{4F925D2A-1DF5-4E79-BA93-49AD8628EFE2}"/>
      </w:docPartPr>
      <w:docPartBody>
        <w:p w:rsidR="001B0CA4" w:rsidRDefault="00C15F22" w:rsidP="00C15F22">
          <w:pPr>
            <w:pStyle w:val="E3E3E05303E646D7B646A51D9FA1ECB9"/>
          </w:pPr>
          <w:r w:rsidRPr="00FD3BF6">
            <w:rPr>
              <w:rStyle w:val="Textodelmarcadordeposicin"/>
            </w:rPr>
            <w:t>[Autor]</w:t>
          </w:r>
        </w:p>
      </w:docPartBody>
    </w:docPart>
    <w:docPart>
      <w:docPartPr>
        <w:name w:val="3144D312D12941138A2D00055138BADB"/>
        <w:category>
          <w:name w:val="General"/>
          <w:gallery w:val="placeholder"/>
        </w:category>
        <w:types>
          <w:type w:val="bbPlcHdr"/>
        </w:types>
        <w:behaviors>
          <w:behavior w:val="content"/>
        </w:behaviors>
        <w:guid w:val="{C9A7DC47-4641-4706-8D99-5C795C177886}"/>
      </w:docPartPr>
      <w:docPartBody>
        <w:p w:rsidR="001B0CA4" w:rsidRDefault="00C15F22" w:rsidP="00C15F22">
          <w:pPr>
            <w:pStyle w:val="3144D312D12941138A2D00055138BADB"/>
          </w:pPr>
          <w:r>
            <w:t>[Escribir el nombre de la compañía]</w:t>
          </w:r>
        </w:p>
      </w:docPartBody>
    </w:docPart>
    <w:docPart>
      <w:docPartPr>
        <w:name w:val="AC1E5A1AE4B74BEFB2670EDBFC075AB8"/>
        <w:category>
          <w:name w:val="General"/>
          <w:gallery w:val="placeholder"/>
        </w:category>
        <w:types>
          <w:type w:val="bbPlcHdr"/>
        </w:types>
        <w:behaviors>
          <w:behavior w:val="content"/>
        </w:behaviors>
        <w:guid w:val="{6B5BB98C-0633-4F91-B1AD-8609C94B92F3}"/>
      </w:docPartPr>
      <w:docPartBody>
        <w:p w:rsidR="001B0CA4" w:rsidRDefault="00C15F22" w:rsidP="00C15F22">
          <w:pPr>
            <w:pStyle w:val="AC1E5A1AE4B74BEFB2670EDBFC075AB8"/>
          </w:pPr>
          <w:r>
            <w:t>[Escribir el nombre de la compañía]</w:t>
          </w:r>
        </w:p>
      </w:docPartBody>
    </w:docPart>
    <w:docPart>
      <w:docPartPr>
        <w:name w:val="DE71073B32C8485A8744AC477C281141"/>
        <w:category>
          <w:name w:val="General"/>
          <w:gallery w:val="placeholder"/>
        </w:category>
        <w:types>
          <w:type w:val="bbPlcHdr"/>
        </w:types>
        <w:behaviors>
          <w:behavior w:val="content"/>
        </w:behaviors>
        <w:guid w:val="{2C06C344-2CE3-4B8B-80AB-6DA97E19DDC4}"/>
      </w:docPartPr>
      <w:docPartBody>
        <w:p w:rsidR="001B0CA4" w:rsidRDefault="00C15F22" w:rsidP="00C15F22">
          <w:pPr>
            <w:pStyle w:val="DE71073B32C8485A8744AC477C281141"/>
          </w:pPr>
          <w:r w:rsidRPr="00FD3BF6">
            <w:rPr>
              <w:rStyle w:val="Textodelmarcadordeposicin"/>
            </w:rPr>
            <w:t>[Autor]</w:t>
          </w:r>
        </w:p>
      </w:docPartBody>
    </w:docPart>
    <w:docPart>
      <w:docPartPr>
        <w:name w:val="CF24B051E794489B84798EAD6AF942BC"/>
        <w:category>
          <w:name w:val="General"/>
          <w:gallery w:val="placeholder"/>
        </w:category>
        <w:types>
          <w:type w:val="bbPlcHdr"/>
        </w:types>
        <w:behaviors>
          <w:behavior w:val="content"/>
        </w:behaviors>
        <w:guid w:val="{5CC961A6-3B99-45D2-B53A-DEF9A2EE5114}"/>
      </w:docPartPr>
      <w:docPartBody>
        <w:p w:rsidR="001B0CA4" w:rsidRDefault="00C15F22" w:rsidP="00C15F22">
          <w:pPr>
            <w:pStyle w:val="CF24B051E794489B84798EAD6AF942BC"/>
          </w:pPr>
          <w:r>
            <w:rPr>
              <w:rFonts w:asciiTheme="majorHAnsi" w:eastAsiaTheme="majorEastAsia" w:hAnsiTheme="majorHAnsi" w:cstheme="majorBidi"/>
              <w:sz w:val="32"/>
              <w:szCs w:val="32"/>
            </w:rPr>
            <w:t>[Escribir el título del documento]</w:t>
          </w:r>
        </w:p>
      </w:docPartBody>
    </w:docPart>
    <w:docPart>
      <w:docPartPr>
        <w:name w:val="206F0EC6FD70473998D1C3BE5D74526C"/>
        <w:category>
          <w:name w:val="General"/>
          <w:gallery w:val="placeholder"/>
        </w:category>
        <w:types>
          <w:type w:val="bbPlcHdr"/>
        </w:types>
        <w:behaviors>
          <w:behavior w:val="content"/>
        </w:behaviors>
        <w:guid w:val="{C991D8C3-6561-4101-A449-4AFBE530F399}"/>
      </w:docPartPr>
      <w:docPartBody>
        <w:p w:rsidR="001B0CA4" w:rsidRDefault="00C15F22" w:rsidP="00C15F22">
          <w:pPr>
            <w:pStyle w:val="206F0EC6FD70473998D1C3BE5D74526C"/>
          </w:pPr>
          <w:r>
            <w:rPr>
              <w:rFonts w:asciiTheme="majorHAnsi" w:eastAsiaTheme="majorEastAsia" w:hAnsiTheme="majorHAnsi" w:cstheme="majorBidi"/>
              <w:sz w:val="32"/>
              <w:szCs w:val="32"/>
            </w:rPr>
            <w:t>[Escribir el título del documento]</w:t>
          </w:r>
        </w:p>
      </w:docPartBody>
    </w:docPart>
    <w:docPart>
      <w:docPartPr>
        <w:name w:val="6D4CFA0E62E5493E97593710D21C870B"/>
        <w:category>
          <w:name w:val="General"/>
          <w:gallery w:val="placeholder"/>
        </w:category>
        <w:types>
          <w:type w:val="bbPlcHdr"/>
        </w:types>
        <w:behaviors>
          <w:behavior w:val="content"/>
        </w:behaviors>
        <w:guid w:val="{8161EBE3-A294-4D99-816F-D4AE0A37305B}"/>
      </w:docPartPr>
      <w:docPartBody>
        <w:p w:rsidR="001B0CA4" w:rsidRDefault="00C15F22" w:rsidP="00C15F22">
          <w:pPr>
            <w:pStyle w:val="6D4CFA0E62E5493E97593710D21C870B"/>
          </w:pPr>
          <w:r>
            <w:t>[Escribir el nombre de la compañía]</w:t>
          </w:r>
        </w:p>
      </w:docPartBody>
    </w:docPart>
    <w:docPart>
      <w:docPartPr>
        <w:name w:val="D51D26AD747B4CF3BC4721C5BAB94251"/>
        <w:category>
          <w:name w:val="General"/>
          <w:gallery w:val="placeholder"/>
        </w:category>
        <w:types>
          <w:type w:val="bbPlcHdr"/>
        </w:types>
        <w:behaviors>
          <w:behavior w:val="content"/>
        </w:behaviors>
        <w:guid w:val="{3C1A9DA0-F7C5-4C13-8699-809033186487}"/>
      </w:docPartPr>
      <w:docPartBody>
        <w:p w:rsidR="001B0CA4" w:rsidRDefault="00C15F22" w:rsidP="00C15F22">
          <w:pPr>
            <w:pStyle w:val="D51D26AD747B4CF3BC4721C5BAB94251"/>
          </w:pPr>
          <w:r w:rsidRPr="00FD3BF6">
            <w:rPr>
              <w:rStyle w:val="Textodelmarcadordeposicin"/>
            </w:rPr>
            <w:t>[Autor]</w:t>
          </w:r>
        </w:p>
      </w:docPartBody>
    </w:docPart>
    <w:docPart>
      <w:docPartPr>
        <w:name w:val="88E9C5AE072142659D3240D87B0C11CE"/>
        <w:category>
          <w:name w:val="General"/>
          <w:gallery w:val="placeholder"/>
        </w:category>
        <w:types>
          <w:type w:val="bbPlcHdr"/>
        </w:types>
        <w:behaviors>
          <w:behavior w:val="content"/>
        </w:behaviors>
        <w:guid w:val="{70F9E3A9-9F7C-43A0-A539-A843AB5E7F52}"/>
      </w:docPartPr>
      <w:docPartBody>
        <w:p w:rsidR="001B0CA4" w:rsidRDefault="00C15F22" w:rsidP="00C15F22">
          <w:pPr>
            <w:pStyle w:val="88E9C5AE072142659D3240D87B0C11CE"/>
          </w:pPr>
          <w:r>
            <w:rPr>
              <w:rFonts w:asciiTheme="majorHAnsi" w:eastAsiaTheme="majorEastAsia" w:hAnsiTheme="majorHAnsi" w:cstheme="majorBidi"/>
              <w:sz w:val="32"/>
              <w:szCs w:val="32"/>
            </w:rPr>
            <w:t>[Escribir el 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2"/>
  </w:compat>
  <w:rsids>
    <w:rsidRoot w:val="00C15F22"/>
    <w:rsid w:val="00020AF1"/>
    <w:rsid w:val="00030ED1"/>
    <w:rsid w:val="00086C03"/>
    <w:rsid w:val="000A4FC5"/>
    <w:rsid w:val="0010115D"/>
    <w:rsid w:val="00154469"/>
    <w:rsid w:val="00174B35"/>
    <w:rsid w:val="00190A60"/>
    <w:rsid w:val="001B0CA4"/>
    <w:rsid w:val="001F293E"/>
    <w:rsid w:val="00234696"/>
    <w:rsid w:val="00277410"/>
    <w:rsid w:val="00294117"/>
    <w:rsid w:val="002A047B"/>
    <w:rsid w:val="002B6689"/>
    <w:rsid w:val="00356D5C"/>
    <w:rsid w:val="003E40C2"/>
    <w:rsid w:val="003F1154"/>
    <w:rsid w:val="003F6E28"/>
    <w:rsid w:val="004109CA"/>
    <w:rsid w:val="00474E71"/>
    <w:rsid w:val="0049471B"/>
    <w:rsid w:val="004E10E9"/>
    <w:rsid w:val="00504F62"/>
    <w:rsid w:val="00511067"/>
    <w:rsid w:val="00524B6F"/>
    <w:rsid w:val="00530061"/>
    <w:rsid w:val="005349DA"/>
    <w:rsid w:val="00562B37"/>
    <w:rsid w:val="0059510D"/>
    <w:rsid w:val="005D07EC"/>
    <w:rsid w:val="005E36C0"/>
    <w:rsid w:val="005E603D"/>
    <w:rsid w:val="005F1F36"/>
    <w:rsid w:val="00622C04"/>
    <w:rsid w:val="00630216"/>
    <w:rsid w:val="00641683"/>
    <w:rsid w:val="006F35B5"/>
    <w:rsid w:val="007A0A49"/>
    <w:rsid w:val="007C24E2"/>
    <w:rsid w:val="007C5952"/>
    <w:rsid w:val="007D4D31"/>
    <w:rsid w:val="007F49D6"/>
    <w:rsid w:val="00817094"/>
    <w:rsid w:val="008330BC"/>
    <w:rsid w:val="00833587"/>
    <w:rsid w:val="00896A2C"/>
    <w:rsid w:val="008C371B"/>
    <w:rsid w:val="008D2BCF"/>
    <w:rsid w:val="00943DA1"/>
    <w:rsid w:val="00984BE1"/>
    <w:rsid w:val="009B7179"/>
    <w:rsid w:val="009E4B3C"/>
    <w:rsid w:val="009E7FB3"/>
    <w:rsid w:val="00A03BC7"/>
    <w:rsid w:val="00A10CF7"/>
    <w:rsid w:val="00AE05D8"/>
    <w:rsid w:val="00B15069"/>
    <w:rsid w:val="00B75F9A"/>
    <w:rsid w:val="00BB22B4"/>
    <w:rsid w:val="00BD66AB"/>
    <w:rsid w:val="00C15F22"/>
    <w:rsid w:val="00C726AB"/>
    <w:rsid w:val="00CE4249"/>
    <w:rsid w:val="00E223FA"/>
    <w:rsid w:val="00E32896"/>
    <w:rsid w:val="00E32E59"/>
    <w:rsid w:val="00E37262"/>
    <w:rsid w:val="00E65607"/>
    <w:rsid w:val="00F25492"/>
    <w:rsid w:val="00F903F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CA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3DB36C54E7444C3F84A40C2EFD674DB8">
    <w:name w:val="3DB36C54E7444C3F84A40C2EFD674DB8"/>
    <w:rsid w:val="00C15F22"/>
  </w:style>
  <w:style w:type="paragraph" w:customStyle="1" w:styleId="FC6EBCAE38484A11BCF7FEAF1E2C10E6">
    <w:name w:val="FC6EBCAE38484A11BCF7FEAF1E2C10E6"/>
    <w:rsid w:val="00C15F22"/>
  </w:style>
  <w:style w:type="paragraph" w:customStyle="1" w:styleId="989077C2DEE44879ACE39755A077E0C3">
    <w:name w:val="989077C2DEE44879ACE39755A077E0C3"/>
    <w:rsid w:val="00C15F22"/>
  </w:style>
  <w:style w:type="paragraph" w:customStyle="1" w:styleId="1BCDBAF4C7364145B946835643BB9225">
    <w:name w:val="1BCDBAF4C7364145B946835643BB9225"/>
    <w:rsid w:val="00C15F22"/>
  </w:style>
  <w:style w:type="paragraph" w:customStyle="1" w:styleId="B16AF56FEFAC41AFB780AC7C368A62E8">
    <w:name w:val="B16AF56FEFAC41AFB780AC7C368A62E8"/>
    <w:rsid w:val="00C15F22"/>
  </w:style>
  <w:style w:type="paragraph" w:customStyle="1" w:styleId="03BE65DA0B694DF59D5061A89205C0E1">
    <w:name w:val="03BE65DA0B694DF59D5061A89205C0E1"/>
    <w:rsid w:val="00C15F22"/>
  </w:style>
  <w:style w:type="paragraph" w:customStyle="1" w:styleId="21E492D43FB74E288B00DD63EC273547">
    <w:name w:val="21E492D43FB74E288B00DD63EC273547"/>
    <w:rsid w:val="00C15F22"/>
  </w:style>
  <w:style w:type="paragraph" w:customStyle="1" w:styleId="3BCFEE805B5B4ECAA160F3F7DFD0C5B5">
    <w:name w:val="3BCFEE805B5B4ECAA160F3F7DFD0C5B5"/>
    <w:rsid w:val="00C15F22"/>
  </w:style>
  <w:style w:type="paragraph" w:customStyle="1" w:styleId="2C4A21658365450FBB3B7CA826A0F538">
    <w:name w:val="2C4A21658365450FBB3B7CA826A0F538"/>
    <w:rsid w:val="00C15F22"/>
  </w:style>
  <w:style w:type="paragraph" w:customStyle="1" w:styleId="C77B97394DD34F84A8DE340D07DA1DAB">
    <w:name w:val="C77B97394DD34F84A8DE340D07DA1DAB"/>
    <w:rsid w:val="00C15F22"/>
  </w:style>
  <w:style w:type="paragraph" w:customStyle="1" w:styleId="24E1C9EC0BC74E538FBA456BBF533B2F">
    <w:name w:val="24E1C9EC0BC74E538FBA456BBF533B2F"/>
    <w:rsid w:val="00C15F22"/>
  </w:style>
  <w:style w:type="paragraph" w:customStyle="1" w:styleId="1CABF6238CC04ADFB9A79C566D5DA461">
    <w:name w:val="1CABF6238CC04ADFB9A79C566D5DA461"/>
    <w:rsid w:val="00C15F22"/>
  </w:style>
  <w:style w:type="character" w:styleId="Textodelmarcadordeposicin">
    <w:name w:val="Placeholder Text"/>
    <w:basedOn w:val="Fuentedeprrafopredeter"/>
    <w:uiPriority w:val="99"/>
    <w:semiHidden/>
    <w:rsid w:val="00C15F22"/>
    <w:rPr>
      <w:color w:val="808080"/>
    </w:rPr>
  </w:style>
  <w:style w:type="paragraph" w:customStyle="1" w:styleId="54B2A23F9D5A44ECB751FF389074EA4A">
    <w:name w:val="54B2A23F9D5A44ECB751FF389074EA4A"/>
    <w:rsid w:val="00C15F22"/>
  </w:style>
  <w:style w:type="paragraph" w:customStyle="1" w:styleId="0A60F4294E75403F9129E35B601681F8">
    <w:name w:val="0A60F4294E75403F9129E35B601681F8"/>
    <w:rsid w:val="00C15F22"/>
  </w:style>
  <w:style w:type="paragraph" w:customStyle="1" w:styleId="F46942CDA3964182BF5A98F436B85080">
    <w:name w:val="F46942CDA3964182BF5A98F436B85080"/>
    <w:rsid w:val="00C15F22"/>
  </w:style>
  <w:style w:type="paragraph" w:customStyle="1" w:styleId="B9C1AB3ED0D942999BCBAA9F0D0F4BB2">
    <w:name w:val="B9C1AB3ED0D942999BCBAA9F0D0F4BB2"/>
    <w:rsid w:val="00C15F22"/>
  </w:style>
  <w:style w:type="paragraph" w:customStyle="1" w:styleId="58CAF2CD75B04747922DD6A4792AAEA9">
    <w:name w:val="58CAF2CD75B04747922DD6A4792AAEA9"/>
    <w:rsid w:val="00C15F22"/>
  </w:style>
  <w:style w:type="paragraph" w:customStyle="1" w:styleId="E70C9F2453B549A6A6968968F17BC460">
    <w:name w:val="E70C9F2453B549A6A6968968F17BC460"/>
    <w:rsid w:val="00C15F22"/>
  </w:style>
  <w:style w:type="paragraph" w:customStyle="1" w:styleId="9B5BFE3AA88E466E8EE785A0577E37B1">
    <w:name w:val="9B5BFE3AA88E466E8EE785A0577E37B1"/>
    <w:rsid w:val="00C15F22"/>
  </w:style>
  <w:style w:type="paragraph" w:customStyle="1" w:styleId="494D82D4FA7248D8A49C1ED42F090414">
    <w:name w:val="494D82D4FA7248D8A49C1ED42F090414"/>
    <w:rsid w:val="00C15F22"/>
  </w:style>
  <w:style w:type="paragraph" w:customStyle="1" w:styleId="40443B07F19D479AB218766A0C63D8DC">
    <w:name w:val="40443B07F19D479AB218766A0C63D8DC"/>
    <w:rsid w:val="00C15F22"/>
  </w:style>
  <w:style w:type="paragraph" w:customStyle="1" w:styleId="FC5F049753B14054BAF5E917130886D7">
    <w:name w:val="FC5F049753B14054BAF5E917130886D7"/>
    <w:rsid w:val="00C15F22"/>
  </w:style>
  <w:style w:type="paragraph" w:customStyle="1" w:styleId="5B5DEC3AA448445BB7A6564DB78AB065">
    <w:name w:val="5B5DEC3AA448445BB7A6564DB78AB065"/>
    <w:rsid w:val="00C15F22"/>
  </w:style>
  <w:style w:type="paragraph" w:customStyle="1" w:styleId="BAA3B94B3993433595A5925FF7C02E58">
    <w:name w:val="BAA3B94B3993433595A5925FF7C02E58"/>
    <w:rsid w:val="00C15F22"/>
  </w:style>
  <w:style w:type="paragraph" w:customStyle="1" w:styleId="01AE2FCC17D54C4CB22226371FBBF3F8">
    <w:name w:val="01AE2FCC17D54C4CB22226371FBBF3F8"/>
    <w:rsid w:val="00C15F22"/>
  </w:style>
  <w:style w:type="paragraph" w:customStyle="1" w:styleId="3071CA81196A40A590E37854D739FCED">
    <w:name w:val="3071CA81196A40A590E37854D739FCED"/>
    <w:rsid w:val="00C15F22"/>
  </w:style>
  <w:style w:type="paragraph" w:customStyle="1" w:styleId="4F91077B382F4D29B33BD35D1183953E">
    <w:name w:val="4F91077B382F4D29B33BD35D1183953E"/>
    <w:rsid w:val="00C15F22"/>
  </w:style>
  <w:style w:type="paragraph" w:customStyle="1" w:styleId="08E4B4B6EB644496859946D20FF70EBF">
    <w:name w:val="08E4B4B6EB644496859946D20FF70EBF"/>
    <w:rsid w:val="00C15F22"/>
  </w:style>
  <w:style w:type="paragraph" w:customStyle="1" w:styleId="DB21F5E009264750B403392CF7D5BE22">
    <w:name w:val="DB21F5E009264750B403392CF7D5BE22"/>
    <w:rsid w:val="00C15F22"/>
  </w:style>
  <w:style w:type="paragraph" w:customStyle="1" w:styleId="2301A183B81947F0B7B6B26411959567">
    <w:name w:val="2301A183B81947F0B7B6B26411959567"/>
    <w:rsid w:val="00C15F22"/>
  </w:style>
  <w:style w:type="paragraph" w:customStyle="1" w:styleId="A388907130D34A6797E01ACCCBC17D1C">
    <w:name w:val="A388907130D34A6797E01ACCCBC17D1C"/>
    <w:rsid w:val="00C15F22"/>
  </w:style>
  <w:style w:type="paragraph" w:customStyle="1" w:styleId="88048449CF414AD29A52CB357BAD516E">
    <w:name w:val="88048449CF414AD29A52CB357BAD516E"/>
    <w:rsid w:val="00C15F22"/>
  </w:style>
  <w:style w:type="paragraph" w:customStyle="1" w:styleId="1D65E10C548E4D6CB9CF6A5B63E6A0BB">
    <w:name w:val="1D65E10C548E4D6CB9CF6A5B63E6A0BB"/>
    <w:rsid w:val="00C15F22"/>
  </w:style>
  <w:style w:type="paragraph" w:customStyle="1" w:styleId="E3E3E05303E646D7B646A51D9FA1ECB9">
    <w:name w:val="E3E3E05303E646D7B646A51D9FA1ECB9"/>
    <w:rsid w:val="00C15F22"/>
  </w:style>
  <w:style w:type="paragraph" w:customStyle="1" w:styleId="3144D312D12941138A2D00055138BADB">
    <w:name w:val="3144D312D12941138A2D00055138BADB"/>
    <w:rsid w:val="00C15F22"/>
  </w:style>
  <w:style w:type="paragraph" w:customStyle="1" w:styleId="AC1E5A1AE4B74BEFB2670EDBFC075AB8">
    <w:name w:val="AC1E5A1AE4B74BEFB2670EDBFC075AB8"/>
    <w:rsid w:val="00C15F22"/>
  </w:style>
  <w:style w:type="paragraph" w:customStyle="1" w:styleId="DE71073B32C8485A8744AC477C281141">
    <w:name w:val="DE71073B32C8485A8744AC477C281141"/>
    <w:rsid w:val="00C15F22"/>
  </w:style>
  <w:style w:type="paragraph" w:customStyle="1" w:styleId="24884E23559748819F4E3701D9B81BC3">
    <w:name w:val="24884E23559748819F4E3701D9B81BC3"/>
    <w:rsid w:val="00C15F22"/>
  </w:style>
  <w:style w:type="paragraph" w:customStyle="1" w:styleId="CF24B051E794489B84798EAD6AF942BC">
    <w:name w:val="CF24B051E794489B84798EAD6AF942BC"/>
    <w:rsid w:val="00C15F22"/>
  </w:style>
  <w:style w:type="paragraph" w:customStyle="1" w:styleId="2EC87B16D93F4112824F54ED944EE655">
    <w:name w:val="2EC87B16D93F4112824F54ED944EE655"/>
    <w:rsid w:val="00C15F22"/>
  </w:style>
  <w:style w:type="paragraph" w:customStyle="1" w:styleId="206F0EC6FD70473998D1C3BE5D74526C">
    <w:name w:val="206F0EC6FD70473998D1C3BE5D74526C"/>
    <w:rsid w:val="00C15F22"/>
  </w:style>
  <w:style w:type="paragraph" w:customStyle="1" w:styleId="3247DE8782EB470BAF3858512F1B1C5B">
    <w:name w:val="3247DE8782EB470BAF3858512F1B1C5B"/>
    <w:rsid w:val="00C15F22"/>
  </w:style>
  <w:style w:type="paragraph" w:customStyle="1" w:styleId="6D4CFA0E62E5493E97593710D21C870B">
    <w:name w:val="6D4CFA0E62E5493E97593710D21C870B"/>
    <w:rsid w:val="00C15F22"/>
  </w:style>
  <w:style w:type="paragraph" w:customStyle="1" w:styleId="D51D26AD747B4CF3BC4721C5BAB94251">
    <w:name w:val="D51D26AD747B4CF3BC4721C5BAB94251"/>
    <w:rsid w:val="00C15F22"/>
  </w:style>
  <w:style w:type="paragraph" w:customStyle="1" w:styleId="CC2285D9A5FC4AB1A95C8E80AB302468">
    <w:name w:val="CC2285D9A5FC4AB1A95C8E80AB302468"/>
    <w:rsid w:val="00C15F22"/>
  </w:style>
  <w:style w:type="paragraph" w:customStyle="1" w:styleId="88E9C5AE072142659D3240D87B0C11CE">
    <w:name w:val="88E9C5AE072142659D3240D87B0C11CE"/>
    <w:rsid w:val="00C15F22"/>
  </w:style>
  <w:style w:type="paragraph" w:customStyle="1" w:styleId="F237FF888C6A4F5E829F8AF3B79A93D4">
    <w:name w:val="F237FF888C6A4F5E829F8AF3B79A93D4"/>
    <w:rsid w:val="00B75F9A"/>
  </w:style>
  <w:style w:type="paragraph" w:customStyle="1" w:styleId="CA0D76A29E034A33B9E5B4AB327EE4F4">
    <w:name w:val="CA0D76A29E034A33B9E5B4AB327EE4F4"/>
    <w:rsid w:val="00B75F9A"/>
  </w:style>
  <w:style w:type="paragraph" w:customStyle="1" w:styleId="AC9C416ADF4C4AA7AD70C8467B135C39">
    <w:name w:val="AC9C416ADF4C4AA7AD70C8467B135C39"/>
    <w:rsid w:val="00B75F9A"/>
  </w:style>
  <w:style w:type="paragraph" w:customStyle="1" w:styleId="D9CD134C4D2D412784E6DDF41AFBBEED">
    <w:name w:val="D9CD134C4D2D412784E6DDF41AFBBEED"/>
    <w:rsid w:val="00B75F9A"/>
  </w:style>
  <w:style w:type="paragraph" w:customStyle="1" w:styleId="B5B7073FD55C4F7DB1B61FE1841A5F8B">
    <w:name w:val="B5B7073FD55C4F7DB1B61FE1841A5F8B"/>
    <w:rsid w:val="00B75F9A"/>
  </w:style>
  <w:style w:type="paragraph" w:customStyle="1" w:styleId="3A6DEFE187224119A21DC1A5F63E4280">
    <w:name w:val="3A6DEFE187224119A21DC1A5F63E4280"/>
    <w:rsid w:val="00B75F9A"/>
  </w:style>
  <w:style w:type="paragraph" w:customStyle="1" w:styleId="C46844ABE8CD4B7286CAD97DDEFA2BC1">
    <w:name w:val="C46844ABE8CD4B7286CAD97DDEFA2BC1"/>
    <w:rsid w:val="00234696"/>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Tema de Office">
  <a:themeElements>
    <a:clrScheme name="NewsPrint">
      <a:dk1>
        <a:sysClr val="windowText" lastClr="000000"/>
      </a:dk1>
      <a:lt1>
        <a:sysClr val="window" lastClr="FFFFFF"/>
      </a:lt1>
      <a:dk2>
        <a:srgbClr val="303030"/>
      </a:dk2>
      <a:lt2>
        <a:srgbClr val="DEDEE0"/>
      </a:lt2>
      <a:accent1>
        <a:srgbClr val="AD0101"/>
      </a:accent1>
      <a:accent2>
        <a:srgbClr val="726056"/>
      </a:accent2>
      <a:accent3>
        <a:srgbClr val="AC956E"/>
      </a:accent3>
      <a:accent4>
        <a:srgbClr val="808DA9"/>
      </a:accent4>
      <a:accent5>
        <a:srgbClr val="424E5B"/>
      </a:accent5>
      <a:accent6>
        <a:srgbClr val="730E00"/>
      </a:accent6>
      <a:hlink>
        <a:srgbClr val="D26900"/>
      </a:hlink>
      <a:folHlink>
        <a:srgbClr val="D8924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ACFF3B-B7D9-4DFE-87D5-2C935600C0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74</TotalTime>
  <Pages>22</Pages>
  <Words>24615</Words>
  <Characters>135384</Characters>
  <Application>Microsoft Office Word</Application>
  <DocSecurity>0</DocSecurity>
  <Lines>1128</Lines>
  <Paragraphs>319</Paragraphs>
  <ScaleCrop>false</ScaleCrop>
  <HeadingPairs>
    <vt:vector size="2" baseType="variant">
      <vt:variant>
        <vt:lpstr>Título</vt:lpstr>
      </vt:variant>
      <vt:variant>
        <vt:i4>1</vt:i4>
      </vt:variant>
    </vt:vector>
  </HeadingPairs>
  <TitlesOfParts>
    <vt:vector size="1" baseType="lpstr">
      <vt:lpstr>Tratamiento endovascular de aneurismas cerebrales incidentales</vt:lpstr>
    </vt:vector>
  </TitlesOfParts>
  <Company>Grado en Medicina – Facultad de Medicina y Ciencias de la salud - Universidad de Oviedo</Company>
  <LinksUpToDate>false</LinksUpToDate>
  <CharactersWithSpaces>1596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tamiento endovascular de aneurismas cerebrales incidentales</dc:title>
  <dc:subject>Proyecto de Fin de Carrera EUITIO</dc:subject>
  <dc:creator>Lourdes Isabel Ruiz Ortega</dc:creator>
  <cp:lastModifiedBy>Lourdes</cp:lastModifiedBy>
  <cp:revision>135</cp:revision>
  <dcterms:created xsi:type="dcterms:W3CDTF">2009-12-19T20:05:00Z</dcterms:created>
  <dcterms:modified xsi:type="dcterms:W3CDTF">2018-06-04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EGEpHDSm"/&gt;&lt;style id="http://www.zotero.org/styles/vancouver" locale="es-ES"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